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0DB8" w:rsidRDefault="00440DB8" w:rsidP="00440DB8">
      <w:pPr>
        <w:pStyle w:val="Heading1"/>
      </w:pPr>
      <w:r>
        <w:t>InterOp Parsers</w:t>
      </w:r>
    </w:p>
    <w:p w:rsidR="00350B82" w:rsidRDefault="004C7352" w:rsidP="00E26250">
      <w:r>
        <w:t xml:space="preserve">To obtain the required data from the raw files, </w:t>
      </w:r>
      <w:r w:rsidR="006A37D1">
        <w:t>parsers were written in the Python pro</w:t>
      </w:r>
      <w:r w:rsidR="0092255E">
        <w:t>gramming language (version 2.7</w:t>
      </w:r>
      <w:r w:rsidR="0006702B">
        <w:t>.11</w:t>
      </w:r>
      <w:r w:rsidR="005E42A5">
        <w:t>, 64bit</w:t>
      </w:r>
      <w:r w:rsidR="0092255E">
        <w:t>)</w:t>
      </w:r>
      <w:r w:rsidR="006A7E54">
        <w:t xml:space="preserve">. Development </w:t>
      </w:r>
      <w:r w:rsidR="00742C80">
        <w:t>utilised the</w:t>
      </w:r>
      <w:r w:rsidR="002C28D8">
        <w:t xml:space="preserve"> PyD</w:t>
      </w:r>
      <w:r w:rsidR="0092255E">
        <w:t>ev plugin</w:t>
      </w:r>
      <w:r w:rsidR="00196170">
        <w:t xml:space="preserve"> (release 4.5.4)</w:t>
      </w:r>
      <w:r w:rsidR="0092255E">
        <w:t xml:space="preserve"> for the Eclipse </w:t>
      </w:r>
      <w:r w:rsidR="007B1226">
        <w:t>IDE (inte</w:t>
      </w:r>
      <w:r w:rsidR="00213801">
        <w:t>grated development environment)</w:t>
      </w:r>
      <w:r w:rsidR="00FC685C">
        <w:t xml:space="preserve"> (version</w:t>
      </w:r>
      <w:r w:rsidR="003E5CDD">
        <w:t xml:space="preserve"> </w:t>
      </w:r>
      <w:r w:rsidR="00FC685C">
        <w:t>4.4.2)</w:t>
      </w:r>
      <w:r w:rsidR="008413F5">
        <w:t xml:space="preserve"> on a </w:t>
      </w:r>
      <w:r w:rsidR="00B677AF">
        <w:t>PC running the</w:t>
      </w:r>
      <w:r w:rsidR="000B77F8">
        <w:t xml:space="preserve"> Microsoft</w:t>
      </w:r>
      <w:r w:rsidR="00B677AF">
        <w:t xml:space="preserve"> </w:t>
      </w:r>
      <w:r w:rsidR="008413F5">
        <w:t>Windows 10 operating system</w:t>
      </w:r>
      <w:r w:rsidR="00196170">
        <w:fldChar w:fldCharType="begin" w:fldLock="1"/>
      </w:r>
      <w:r w:rsidR="00FA6CBD">
        <w:instrText>ADDIN CSL_CITATION { "citationItems" : [ { "id" : "ITEM-1", "itemData" : { "URL" : "http://www.pydev.org/", "accessed" : { "date-parts" : [ [ "2016", "2", "9" ] ] }, "author" : [ { "dropping-particle" : "", "family" : "Brainwy Software Ltda", "given" : "", "non-dropping-particle" : "", "parse-names" : false, "suffix" : "" } ], "id" : "ITEM-1", "issued" : { "date-parts" : [ [ "2015" ] ] }, "title" : "PyDev", "type" : "webpage" }, "uris" : [ "http://www.mendeley.com/documents/?uuid=0eb452d7-8af9-4f02-add6-093b589a3fad" ] }, { "id" : "ITEM-2", "itemData" : { "URL" : "https://eclipse.org/", "accessed" : { "date-parts" : [ [ "2016", "2", "9" ] ] }, "author" : [ { "dropping-particle" : "", "family" : "The Eclipse Foundation", "given" : "", "non-dropping-particle" : "", "parse-names" : false, "suffix" : "" } ], "id" : "ITEM-2", "issued" : { "date-parts" : [ [ "2016" ] ] }, "title" : "Eclipse Is...", "type" : "webpage" }, "uris" : [ "http://www.mendeley.com/documents/?uuid=9eee604b-7fca-40d1-b13b-e29c49034f92" ] }, { "id" : "ITEM-3", "itemData" : { "URL" : "https://www.python.org/", "accessed" : { "date-parts" : [ [ "2016", "2", "9" ] ] }, "author" : [ { "dropping-particle" : "", "family" : "Python Software Foundation", "given" : "", "non-dropping-particle" : "", "parse-names" : false, "suffix" : "" } ], "id" : "ITEM-3", "issued" : { "date-parts" : [ [ "2016" ] ] }, "title" : "python", "type" : "webpage" }, "uris" : [ "http://www.mendeley.com/documents/?uuid=1bc60615-39ab-48c6-8654-3fe31934e4ec" ] } ], "mendeley" : { "formattedCitation" : "(118\u2013120)", "plainTextFormattedCitation" : "(118\u2013120)", "previouslyFormattedCitation" : "(118\u2013120)" }, "properties" : { "noteIndex" : 0 }, "schema" : "https://github.com/citation-style-language/schema/raw/master/csl-citation.json" }</w:instrText>
      </w:r>
      <w:r w:rsidR="00196170">
        <w:fldChar w:fldCharType="separate"/>
      </w:r>
      <w:r w:rsidR="00AB43B7" w:rsidRPr="00AB43B7">
        <w:rPr>
          <w:noProof/>
        </w:rPr>
        <w:t>(118–120)</w:t>
      </w:r>
      <w:r w:rsidR="00196170">
        <w:fldChar w:fldCharType="end"/>
      </w:r>
      <w:r w:rsidR="00213801">
        <w:t xml:space="preserve">. </w:t>
      </w:r>
      <w:r w:rsidR="00123715">
        <w:t>This programming language, development environment and computer were used for the entire project.</w:t>
      </w:r>
      <w:r w:rsidR="00F47626" w:rsidRPr="00F47626">
        <w:t xml:space="preserve"> </w:t>
      </w:r>
      <w:r w:rsidR="00F47626">
        <w:t>Originally the parsers were written as procedural programs, as part of the initial development cycle to explore the structure of the binary files and possible methods for accessing the information, including locating and testing potentially useful existing libraries (Appendix 1). Subsequently</w:t>
      </w:r>
      <w:r w:rsidR="00F47626">
        <w:t>, a</w:t>
      </w:r>
      <w:r w:rsidR="00665144">
        <w:t xml:space="preserve"> modular approach</w:t>
      </w:r>
      <w:r w:rsidR="00BA4A9B">
        <w:t xml:space="preserve"> to code design</w:t>
      </w:r>
      <w:r w:rsidR="00665144">
        <w:t xml:space="preserve"> was taken</w:t>
      </w:r>
      <w:r w:rsidR="00BA4A9B">
        <w:t xml:space="preserve"> wherever possible</w:t>
      </w:r>
      <w:r w:rsidR="00665144">
        <w:t xml:space="preserve"> to </w:t>
      </w:r>
      <w:r w:rsidR="00B43CBA">
        <w:t xml:space="preserve">facilitate troubleshooting, maintenance and upgrading. </w:t>
      </w:r>
      <w:r w:rsidR="00350B82">
        <w:t>Git</w:t>
      </w:r>
      <w:r w:rsidR="00614AD1">
        <w:t xml:space="preserve"> (open source software)</w:t>
      </w:r>
      <w:r w:rsidR="00350B82">
        <w:t xml:space="preserve"> was used for version control, with f</w:t>
      </w:r>
      <w:r w:rsidR="0082128B">
        <w:t>iles regularly pushed to GitH</w:t>
      </w:r>
      <w:r w:rsidR="00350B82">
        <w:t xml:space="preserve">ub </w:t>
      </w:r>
      <w:r w:rsidR="0082128B">
        <w:t xml:space="preserve">for back-up and </w:t>
      </w:r>
      <w:r w:rsidR="00140DB7">
        <w:t>potential future collaboratio</w:t>
      </w:r>
      <w:r w:rsidR="00C81524">
        <w:t xml:space="preserve">n. A link to this GitHub repository is in </w:t>
      </w:r>
      <w:r w:rsidR="00D80BEA">
        <w:t>Appendix 1</w:t>
      </w:r>
      <w:r w:rsidR="0082128B">
        <w:fldChar w:fldCharType="begin" w:fldLock="1"/>
      </w:r>
      <w:r w:rsidR="00FA6CBD">
        <w:instrText>ADDIN CSL_CITATION { "citationItems" : [ { "id" : "ITEM-1", "itemData" : { "URL" : "https://github.com/", "accessed" : { "date-parts" : [ [ "2016", "2", "9" ] ] }, "author" : [ { "dropping-particle" : "", "family" : "GitHub Inc", "given" : "", "non-dropping-particle" : "", "parse-names" : false, "suffix" : "" } ], "id" : "ITEM-1", "issued" : { "date-parts" : [ [ "2016" ] ] }, "title" : "GitHub: Where software is built", "type" : "webpage" }, "uris" : [ "http://www.mendeley.com/documents/?uuid=f737f3db-420f-4c0f-b720-63b18e54a57a" ] }, { "id" : "ITEM-2", "itemData" : { "URL" : "https://git-scm.com/about", "accessed" : { "date-parts" : [ [ "2016", "2", "9" ] ] }, "author" : [ { "dropping-particle" : "", "family" : "Git", "given" : "", "non-dropping-particle" : "", "parse-names" : false, "suffix" : "" } ], "id" : "ITEM-2", "issued" : { "date-parts" : [ [ "0" ] ] }, "title" : "git -- distributed-even-if-your-workflow-isn't", "type" : "webpage" }, "uris" : [ "http://www.mendeley.com/documents/?uuid=0c9b71ae-4476-460c-b14d-708a80644f2d" ] }, { "id" : "ITEM-3", "itemData" : { "DOI" : "10.1371/journal.pcbi.1004668", "ISSN" : "1553-7358", "PMID" : "26785377", "author" : [ { "dropping-particle" : "", "family" : "Blischak", "given" : "John D.", "non-dropping-particle" : "", "parse-names" : false, "suffix" : "" }, { "dropping-particle" : "", "family" : "Davenport", "given" : "Emily R.", "non-dropping-particle" : "", "parse-names" : false, "suffix" : "" }, { "dropping-particle" : "", "family" : "Wilson", "given" : "Greg", "non-dropping-particle" : "", "parse-names" : false, "suffix" : "" } ], "container-title" : "PLOS Computational Biology", "id" : "ITEM-3", "issue" : "1", "issued" : { "date-parts" : [ [ "2016" ] ] }, "page" : "e1004668", "title" : "A Quick Introduction to Version Control with Git and GitHub", "type" : "article-journal", "volume" : "12" }, "uris" : [ "http://www.mendeley.com/documents/?uuid=9a5b1cf5-2167-4368-b2d0-9509b1b9ec0d" ] } ], "mendeley" : { "formattedCitation" : "(121\u2013123)", "plainTextFormattedCitation" : "(121\u2013123)", "previouslyFormattedCitation" : "(121\u2013123)" }, "properties" : { "noteIndex" : 0 }, "schema" : "https://github.com/citation-style-language/schema/raw/master/csl-citation.json" }</w:instrText>
      </w:r>
      <w:r w:rsidR="0082128B">
        <w:fldChar w:fldCharType="separate"/>
      </w:r>
      <w:r w:rsidR="00AB43B7" w:rsidRPr="00AB43B7">
        <w:rPr>
          <w:noProof/>
        </w:rPr>
        <w:t>(121–123)</w:t>
      </w:r>
      <w:r w:rsidR="0082128B">
        <w:fldChar w:fldCharType="end"/>
      </w:r>
      <w:r w:rsidR="00140DB7">
        <w:t>.</w:t>
      </w:r>
    </w:p>
    <w:p w:rsidR="004712A3" w:rsidRDefault="00C32C5B" w:rsidP="00E26250">
      <w:r>
        <w:t xml:space="preserve">The scripts and a brief explanation of their function is outlined in </w:t>
      </w:r>
      <w:r w:rsidRPr="00B82612">
        <w:t xml:space="preserve">Table </w:t>
      </w:r>
      <w:r w:rsidR="00B82612" w:rsidRPr="00B82612">
        <w:t>2.2</w:t>
      </w:r>
      <w:r>
        <w:t>.</w:t>
      </w:r>
      <w:r w:rsidR="002131DC">
        <w:t xml:space="preserve"> </w:t>
      </w:r>
      <w:r w:rsidR="00F133BE">
        <w:t xml:space="preserve">An overview of the structure of the code is in Figure </w:t>
      </w:r>
      <w:r w:rsidR="00F133BE" w:rsidRPr="00B82612">
        <w:t>2.</w:t>
      </w:r>
      <w:r w:rsidR="00B82612" w:rsidRPr="00B82612">
        <w:t>2</w:t>
      </w:r>
      <w:r w:rsidR="00F133BE">
        <w:t xml:space="preserve">. </w:t>
      </w:r>
      <w:r w:rsidR="00BA318C">
        <w:t>Import.py</w:t>
      </w:r>
      <w:r w:rsidR="0075679D">
        <w:t xml:space="preserve"> is the script which is </w:t>
      </w:r>
      <w:r w:rsidR="00742EF8">
        <w:t>run by the user</w:t>
      </w:r>
      <w:r w:rsidR="00F11800">
        <w:t>. In the future it is hoped to automatically trigger this script after a sequencing run has completed, but this is not yet implemented</w:t>
      </w:r>
      <w:r w:rsidR="00742EF8">
        <w:t xml:space="preserve">. </w:t>
      </w:r>
      <w:r w:rsidR="00BA318C">
        <w:t>Import.py</w:t>
      </w:r>
      <w:r w:rsidR="009A7CB3">
        <w:t xml:space="preserve"> </w:t>
      </w:r>
      <w:r w:rsidR="00024F53">
        <w:t xml:space="preserve">iterates through </w:t>
      </w:r>
      <w:r w:rsidR="00742EF8">
        <w:t xml:space="preserve">all of the folders present in </w:t>
      </w:r>
      <w:r w:rsidR="003A25F6">
        <w:t xml:space="preserve">a </w:t>
      </w:r>
      <w:r w:rsidR="00622C92">
        <w:t xml:space="preserve">manually specified directory (currently set to the location of the subset of </w:t>
      </w:r>
      <w:r w:rsidR="000C4194">
        <w:t xml:space="preserve">raw data </w:t>
      </w:r>
      <w:r w:rsidR="00622C92">
        <w:t>files</w:t>
      </w:r>
      <w:r w:rsidR="000C4194">
        <w:t xml:space="preserve"> obtained from the cluster archive location as described above), </w:t>
      </w:r>
      <w:r w:rsidR="006F57D8">
        <w:t>and</w:t>
      </w:r>
      <w:r w:rsidR="006C34B9">
        <w:t xml:space="preserve"> </w:t>
      </w:r>
      <w:r w:rsidR="00416852">
        <w:t>iterates through</w:t>
      </w:r>
      <w:r w:rsidR="003C2A93">
        <w:t xml:space="preserve"> files present within that directory</w:t>
      </w:r>
      <w:r w:rsidR="00416852">
        <w:t>. Files</w:t>
      </w:r>
      <w:r w:rsidR="00E023CD">
        <w:t xml:space="preserve"> which match the required subset of files (runParameters.xml, SampleSheet.csv and the binary files present within the InterOp folder)</w:t>
      </w:r>
      <w:r w:rsidR="00044D18">
        <w:t xml:space="preserve"> are loaded and parsed by o</w:t>
      </w:r>
      <w:r w:rsidR="003E351B">
        <w:t>ther scripts</w:t>
      </w:r>
      <w:r w:rsidR="00DC7CB1">
        <w:t xml:space="preserve">, </w:t>
      </w:r>
      <w:r w:rsidR="007966E5">
        <w:t>called</w:t>
      </w:r>
      <w:r w:rsidR="00AB1013">
        <w:t xml:space="preserve"> as classes</w:t>
      </w:r>
      <w:r w:rsidR="00BA318C">
        <w:t xml:space="preserve"> by Import.py</w:t>
      </w:r>
      <w:r w:rsidR="00AC753E">
        <w:t xml:space="preserve">. </w:t>
      </w:r>
    </w:p>
    <w:p w:rsidR="00F47626" w:rsidRDefault="00F47626" w:rsidP="00E26250"/>
    <w:p w:rsidR="000F257B" w:rsidRDefault="000F257B" w:rsidP="000F257B">
      <w:r>
        <w:br w:type="page"/>
      </w:r>
    </w:p>
    <w:p w:rsidR="00546870" w:rsidRDefault="005615A2" w:rsidP="007845BC">
      <w:pPr>
        <w:pStyle w:val="TableHeadings"/>
      </w:pPr>
      <w:r>
        <w:lastRenderedPageBreak/>
        <w:t>Table 1</w:t>
      </w:r>
      <w:r w:rsidR="00546870">
        <w:t xml:space="preserve">: </w:t>
      </w:r>
      <w:r w:rsidR="0082604D">
        <w:t>Parsing s</w:t>
      </w:r>
      <w:r w:rsidR="0076637D">
        <w:t>cripts</w:t>
      </w:r>
    </w:p>
    <w:tbl>
      <w:tblPr>
        <w:tblStyle w:val="TableGrid"/>
        <w:tblW w:w="0" w:type="auto"/>
        <w:tblLook w:val="04A0" w:firstRow="1" w:lastRow="0" w:firstColumn="1" w:lastColumn="0" w:noHBand="0" w:noVBand="1"/>
      </w:tblPr>
      <w:tblGrid>
        <w:gridCol w:w="4105"/>
        <w:gridCol w:w="4615"/>
      </w:tblGrid>
      <w:tr w:rsidR="008221DC" w:rsidTr="007D5EDF">
        <w:tc>
          <w:tcPr>
            <w:tcW w:w="4105" w:type="dxa"/>
            <w:shd w:val="clear" w:color="auto" w:fill="000000" w:themeFill="text1"/>
          </w:tcPr>
          <w:p w:rsidR="008221DC" w:rsidRDefault="008221DC" w:rsidP="00E26250">
            <w:r>
              <w:t>Script</w:t>
            </w:r>
          </w:p>
        </w:tc>
        <w:tc>
          <w:tcPr>
            <w:tcW w:w="4615" w:type="dxa"/>
            <w:shd w:val="clear" w:color="auto" w:fill="000000" w:themeFill="text1"/>
          </w:tcPr>
          <w:p w:rsidR="008221DC" w:rsidRDefault="008221DC" w:rsidP="008221DC">
            <w:pPr>
              <w:pStyle w:val="TableHeading"/>
            </w:pPr>
            <w:r>
              <w:t>Purpose</w:t>
            </w:r>
          </w:p>
        </w:tc>
      </w:tr>
      <w:tr w:rsidR="008221DC" w:rsidTr="007D5EDF">
        <w:tc>
          <w:tcPr>
            <w:tcW w:w="4105" w:type="dxa"/>
          </w:tcPr>
          <w:p w:rsidR="008221DC" w:rsidRDefault="007316B7" w:rsidP="00E26250">
            <w:r>
              <w:t>Import.py</w:t>
            </w:r>
          </w:p>
        </w:tc>
        <w:tc>
          <w:tcPr>
            <w:tcW w:w="4615" w:type="dxa"/>
          </w:tcPr>
          <w:p w:rsidR="008221DC" w:rsidRDefault="002C5987" w:rsidP="003E185C">
            <w:r>
              <w:t>Iterate</w:t>
            </w:r>
            <w:r w:rsidR="00D47596">
              <w:t>s</w:t>
            </w:r>
            <w:r>
              <w:t xml:space="preserve"> through folders within a specified directory and </w:t>
            </w:r>
            <w:r w:rsidR="002A768C">
              <w:t>calls other functions</w:t>
            </w:r>
            <w:r w:rsidR="003E185C">
              <w:t>. Prints out the name of the folder so that progress can be tracked.</w:t>
            </w:r>
            <w:r w:rsidR="002A768C">
              <w:t xml:space="preserve"> </w:t>
            </w:r>
          </w:p>
        </w:tc>
      </w:tr>
      <w:tr w:rsidR="008221DC" w:rsidTr="007D5EDF">
        <w:tc>
          <w:tcPr>
            <w:tcW w:w="4105" w:type="dxa"/>
          </w:tcPr>
          <w:p w:rsidR="008221DC" w:rsidRDefault="00201C04" w:rsidP="00E26250">
            <w:r>
              <w:t>CheckExists.py</w:t>
            </w:r>
          </w:p>
        </w:tc>
        <w:tc>
          <w:tcPr>
            <w:tcW w:w="4615" w:type="dxa"/>
          </w:tcPr>
          <w:p w:rsidR="008221DC" w:rsidRDefault="00BA349E" w:rsidP="00694434">
            <w:r>
              <w:t>A class containing a function that c</w:t>
            </w:r>
            <w:r w:rsidR="00FB6EA4">
              <w:t xml:space="preserve">hecks if </w:t>
            </w:r>
            <w:r w:rsidR="00694434">
              <w:t xml:space="preserve">there is already an entry in the database matching </w:t>
            </w:r>
            <w:r w:rsidR="003E764B">
              <w:t>the run unique identifier</w:t>
            </w:r>
            <w:r w:rsidR="00F43601">
              <w:t>.</w:t>
            </w:r>
          </w:p>
        </w:tc>
      </w:tr>
      <w:tr w:rsidR="008221DC" w:rsidTr="007D5EDF">
        <w:tc>
          <w:tcPr>
            <w:tcW w:w="4105" w:type="dxa"/>
          </w:tcPr>
          <w:p w:rsidR="008221DC" w:rsidRDefault="004F707B" w:rsidP="00E26250">
            <w:r>
              <w:t>PopulateTablesClass.py</w:t>
            </w:r>
          </w:p>
        </w:tc>
        <w:tc>
          <w:tcPr>
            <w:tcW w:w="4615" w:type="dxa"/>
          </w:tcPr>
          <w:p w:rsidR="008221DC" w:rsidRDefault="00F43601" w:rsidP="00E26250">
            <w:r>
              <w:t>A</w:t>
            </w:r>
            <w:r w:rsidR="00463993">
              <w:t xml:space="preserve"> class containing a</w:t>
            </w:r>
            <w:r>
              <w:t xml:space="preserve"> series of functions to </w:t>
            </w:r>
            <w:r w:rsidR="007139BD">
              <w:t xml:space="preserve">extract </w:t>
            </w:r>
            <w:r w:rsidR="00A2343A">
              <w:t xml:space="preserve">the </w:t>
            </w:r>
            <w:r w:rsidR="007139BD">
              <w:t>required data from the runParameters.xml and SampleSheet.csv files and insert it into the database</w:t>
            </w:r>
            <w:r w:rsidR="00626F44">
              <w:t>.</w:t>
            </w:r>
          </w:p>
        </w:tc>
      </w:tr>
      <w:tr w:rsidR="008221DC" w:rsidTr="007D5EDF">
        <w:tc>
          <w:tcPr>
            <w:tcW w:w="4105" w:type="dxa"/>
          </w:tcPr>
          <w:p w:rsidR="008221DC" w:rsidRDefault="00F87A74" w:rsidP="00E26250">
            <w:r>
              <w:t>RunParametersParser.py</w:t>
            </w:r>
          </w:p>
        </w:tc>
        <w:tc>
          <w:tcPr>
            <w:tcW w:w="4615" w:type="dxa"/>
          </w:tcPr>
          <w:p w:rsidR="008221DC" w:rsidRDefault="000B0F5C" w:rsidP="00E26250">
            <w:r>
              <w:t xml:space="preserve">A class containing a series of functions </w:t>
            </w:r>
            <w:r w:rsidR="00C37D57">
              <w:t xml:space="preserve">that extract </w:t>
            </w:r>
            <w:r w:rsidR="00A2343A">
              <w:t xml:space="preserve">the </w:t>
            </w:r>
            <w:r w:rsidR="00C37D57">
              <w:t>required data from the runParameters.xml file.</w:t>
            </w:r>
          </w:p>
        </w:tc>
      </w:tr>
      <w:tr w:rsidR="008221DC" w:rsidTr="007D5EDF">
        <w:tc>
          <w:tcPr>
            <w:tcW w:w="4105" w:type="dxa"/>
          </w:tcPr>
          <w:p w:rsidR="008221DC" w:rsidRDefault="00F87A74" w:rsidP="00E26250">
            <w:r>
              <w:t>RunParamsUnix.py</w:t>
            </w:r>
          </w:p>
        </w:tc>
        <w:tc>
          <w:tcPr>
            <w:tcW w:w="4615" w:type="dxa"/>
          </w:tcPr>
          <w:p w:rsidR="008221DC" w:rsidRDefault="00CF1E01" w:rsidP="00F334FE">
            <w:r>
              <w:t>A class containing a function to</w:t>
            </w:r>
            <w:r w:rsidR="009B26C8">
              <w:t xml:space="preserve"> check the</w:t>
            </w:r>
            <w:r w:rsidR="000E0B68">
              <w:t xml:space="preserve"> existence and then the</w:t>
            </w:r>
            <w:r w:rsidR="009B26C8">
              <w:t xml:space="preserve"> case of the runParame</w:t>
            </w:r>
            <w:r>
              <w:t xml:space="preserve">ters.xml file and </w:t>
            </w:r>
            <w:r w:rsidR="000E0B68">
              <w:t>ensure that the script calling it has the correct case</w:t>
            </w:r>
            <w:r>
              <w:t xml:space="preserve">. This was created as it was previously noted that </w:t>
            </w:r>
            <w:r w:rsidR="009B26C8">
              <w:t xml:space="preserve">this file could be in one of two different cases (runParameters.xml or RunParameters.xml depending on kit version used). </w:t>
            </w:r>
            <w:r w:rsidR="000E0B68">
              <w:t xml:space="preserve">This is not an issue when running the scripts on a Windows operating system as </w:t>
            </w:r>
            <w:r w:rsidR="00950C69">
              <w:t>it is generally case insensitive</w:t>
            </w:r>
            <w:r w:rsidR="000E0B68">
              <w:t>, however, Unix-based operating systems</w:t>
            </w:r>
            <w:r w:rsidR="00F334FE">
              <w:t>, such as that on the cluster</w:t>
            </w:r>
            <w:r w:rsidR="00335AF8">
              <w:t>,</w:t>
            </w:r>
            <w:r w:rsidR="000E0B68">
              <w:t xml:space="preserve"> are case sensitive.</w:t>
            </w:r>
          </w:p>
        </w:tc>
      </w:tr>
      <w:tr w:rsidR="008221DC" w:rsidTr="007D5EDF">
        <w:tc>
          <w:tcPr>
            <w:tcW w:w="4105" w:type="dxa"/>
          </w:tcPr>
          <w:p w:rsidR="008221DC" w:rsidRDefault="00F87A74" w:rsidP="00E26250">
            <w:r>
              <w:t>SampleSheetCheck.py</w:t>
            </w:r>
          </w:p>
        </w:tc>
        <w:tc>
          <w:tcPr>
            <w:tcW w:w="4615" w:type="dxa"/>
          </w:tcPr>
          <w:p w:rsidR="008221DC" w:rsidRDefault="000E4749" w:rsidP="003F1747">
            <w:r>
              <w:t xml:space="preserve">A class containing </w:t>
            </w:r>
            <w:r w:rsidR="005B6024">
              <w:t xml:space="preserve">a function to check if the SampleSheet.csv file is present. The current version returns the sample sheet name if a sample sheet is present, otherwise it returns </w:t>
            </w:r>
            <w:r w:rsidR="00900BF8">
              <w:t>‘</w:t>
            </w:r>
            <w:r w:rsidR="005B6024">
              <w:t>None</w:t>
            </w:r>
            <w:r w:rsidR="00900BF8">
              <w:t>’</w:t>
            </w:r>
            <w:r w:rsidR="005B6024">
              <w:t xml:space="preserve">. </w:t>
            </w:r>
            <w:r w:rsidR="003F1747">
              <w:t xml:space="preserve">The scripts will enter all the data except that derived from the sample sheet if there is no sample sheet (such as in the case of the </w:t>
            </w:r>
            <w:r w:rsidR="008B45D8">
              <w:t>data provided by the University)</w:t>
            </w:r>
            <w:r w:rsidR="000344EB">
              <w:t>.</w:t>
            </w:r>
          </w:p>
        </w:tc>
      </w:tr>
    </w:tbl>
    <w:p w:rsidR="007E191C" w:rsidRDefault="007E191C">
      <w:r>
        <w:br w:type="page"/>
      </w:r>
    </w:p>
    <w:tbl>
      <w:tblPr>
        <w:tblStyle w:val="TableGrid"/>
        <w:tblW w:w="0" w:type="auto"/>
        <w:tblLook w:val="04A0" w:firstRow="1" w:lastRow="0" w:firstColumn="1" w:lastColumn="0" w:noHBand="0" w:noVBand="1"/>
      </w:tblPr>
      <w:tblGrid>
        <w:gridCol w:w="4105"/>
        <w:gridCol w:w="4615"/>
      </w:tblGrid>
      <w:tr w:rsidR="008221DC" w:rsidTr="007D5EDF">
        <w:tc>
          <w:tcPr>
            <w:tcW w:w="4105" w:type="dxa"/>
          </w:tcPr>
          <w:p w:rsidR="008221DC" w:rsidRDefault="00F87A74" w:rsidP="00E26250">
            <w:r>
              <w:lastRenderedPageBreak/>
              <w:t>SampleSheetParser.py</w:t>
            </w:r>
          </w:p>
        </w:tc>
        <w:tc>
          <w:tcPr>
            <w:tcW w:w="4615" w:type="dxa"/>
          </w:tcPr>
          <w:p w:rsidR="008221DC" w:rsidRDefault="00453E44" w:rsidP="00E26250">
            <w:r>
              <w:t>A class containing a series of functions that extract required data from the SampleSheet.csv file.</w:t>
            </w:r>
          </w:p>
        </w:tc>
      </w:tr>
      <w:tr w:rsidR="00E45E2C" w:rsidTr="007D5EDF">
        <w:tc>
          <w:tcPr>
            <w:tcW w:w="4105" w:type="dxa"/>
          </w:tcPr>
          <w:p w:rsidR="00E45E2C" w:rsidRDefault="007D5EDF" w:rsidP="00E26250">
            <w:r>
              <w:t>PopulateLinkMSRRds</w:t>
            </w:r>
            <w:r w:rsidR="001003FE">
              <w:t>.py</w:t>
            </w:r>
          </w:p>
        </w:tc>
        <w:tc>
          <w:tcPr>
            <w:tcW w:w="4615" w:type="dxa"/>
          </w:tcPr>
          <w:p w:rsidR="00447897" w:rsidRDefault="00E268E9" w:rsidP="00E26250">
            <w:r>
              <w:t xml:space="preserve">A class containing a function to </w:t>
            </w:r>
            <w:r w:rsidR="004306C5">
              <w:t xml:space="preserve">populate the table linking </w:t>
            </w:r>
            <w:r w:rsidR="003F4B12">
              <w:t>the miseqrun table and the reads table.</w:t>
            </w:r>
          </w:p>
          <w:p w:rsidR="00447897" w:rsidRDefault="00447897" w:rsidP="00E26250"/>
        </w:tc>
      </w:tr>
      <w:tr w:rsidR="007E191C" w:rsidTr="007D5EDF">
        <w:tc>
          <w:tcPr>
            <w:tcW w:w="4105" w:type="dxa"/>
          </w:tcPr>
          <w:p w:rsidR="007E191C" w:rsidRDefault="007E191C" w:rsidP="007E191C">
            <w:r>
              <w:t>PopulateBinaryTablesClass.py</w:t>
            </w:r>
          </w:p>
        </w:tc>
        <w:tc>
          <w:tcPr>
            <w:tcW w:w="4615" w:type="dxa"/>
          </w:tcPr>
          <w:p w:rsidR="007E191C" w:rsidRDefault="007E191C" w:rsidP="007E191C">
            <w:r>
              <w:t>A class containing a function to control extraction of data from the binary files in the InterOp folder which follow a common format (not the ExtractionMetrics.bin or the IndexMetrics.bin that follow a different format and have separate classes (see below)) and the runParameters.xml file, and population of the database with this data</w:t>
            </w:r>
            <w:r>
              <w:fldChar w:fldCharType="begin" w:fldLock="1"/>
            </w:r>
            <w:r>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mendeley" : { "formattedCitation" : "(105)", "plainTextFormattedCitation" : "(105)", "previouslyFormattedCitation" : "(105)" }, "properties" : { "noteIndex" : 0 }, "schema" : "https://github.com/citation-style-language/schema/raw/master/csl-citation.json" }</w:instrText>
            </w:r>
            <w:r>
              <w:fldChar w:fldCharType="separate"/>
            </w:r>
            <w:r w:rsidRPr="00AB43B7">
              <w:rPr>
                <w:noProof/>
              </w:rPr>
              <w:t>(105)</w:t>
            </w:r>
            <w:r>
              <w:fldChar w:fldCharType="end"/>
            </w:r>
            <w:r>
              <w:t>.</w:t>
            </w:r>
          </w:p>
        </w:tc>
      </w:tr>
      <w:tr w:rsidR="007E191C" w:rsidTr="007D5EDF">
        <w:tc>
          <w:tcPr>
            <w:tcW w:w="4105" w:type="dxa"/>
          </w:tcPr>
          <w:p w:rsidR="007E191C" w:rsidRDefault="007E191C" w:rsidP="007E191C">
            <w:r>
              <w:t>ParseInterOpMetrics.py</w:t>
            </w:r>
          </w:p>
        </w:tc>
        <w:tc>
          <w:tcPr>
            <w:tcW w:w="4615" w:type="dxa"/>
          </w:tcPr>
          <w:p w:rsidR="007E191C" w:rsidRDefault="007E191C" w:rsidP="007E191C">
            <w:r>
              <w:t>A class containing a series of functions to extract data from the binary InterOp files. These functions are called as appropriate from other scripts to return a required subset of data.</w:t>
            </w:r>
          </w:p>
        </w:tc>
      </w:tr>
      <w:tr w:rsidR="007E191C" w:rsidTr="007D5EDF">
        <w:tc>
          <w:tcPr>
            <w:tcW w:w="4105" w:type="dxa"/>
          </w:tcPr>
          <w:p w:rsidR="007E191C" w:rsidRDefault="007E191C" w:rsidP="007E191C">
            <w:r>
              <w:t>PopulateBinaryTablesExtractionClass.py</w:t>
            </w:r>
          </w:p>
        </w:tc>
        <w:tc>
          <w:tcPr>
            <w:tcW w:w="4615" w:type="dxa"/>
          </w:tcPr>
          <w:p w:rsidR="007E191C" w:rsidRDefault="007E191C" w:rsidP="007E191C">
            <w:r>
              <w:t>A class containing a function to control extraction of data from the ExtractionMetrics.bin binary file in the InterOp folder and the runParameters.xml file, and population of the database with this data</w:t>
            </w:r>
            <w:r>
              <w:fldChar w:fldCharType="begin" w:fldLock="1"/>
            </w:r>
            <w:r>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mendeley" : { "formattedCitation" : "(105)", "plainTextFormattedCitation" : "(105)", "previouslyFormattedCitation" : "(105)" }, "properties" : { "noteIndex" : 0 }, "schema" : "https://github.com/citation-style-language/schema/raw/master/csl-citation.json" }</w:instrText>
            </w:r>
            <w:r>
              <w:fldChar w:fldCharType="separate"/>
            </w:r>
            <w:r w:rsidRPr="00AB43B7">
              <w:rPr>
                <w:noProof/>
              </w:rPr>
              <w:t>(105)</w:t>
            </w:r>
            <w:r>
              <w:fldChar w:fldCharType="end"/>
            </w:r>
            <w:r>
              <w:t>.</w:t>
            </w:r>
          </w:p>
        </w:tc>
      </w:tr>
      <w:tr w:rsidR="007E191C" w:rsidTr="007D5EDF">
        <w:tc>
          <w:tcPr>
            <w:tcW w:w="4105" w:type="dxa"/>
          </w:tcPr>
          <w:p w:rsidR="007E191C" w:rsidRDefault="007E191C" w:rsidP="007E191C">
            <w:r>
              <w:t>PopulateBinaryTablesIndexClass.py</w:t>
            </w:r>
          </w:p>
        </w:tc>
        <w:tc>
          <w:tcPr>
            <w:tcW w:w="4615" w:type="dxa"/>
          </w:tcPr>
          <w:p w:rsidR="007E191C" w:rsidRDefault="007E191C" w:rsidP="007E191C">
            <w:r>
              <w:t>A class containing a function to extract data from the IndexMetrics.bin binary file in the InterOp folder and the runParameters.xml file, and population of the database with this data</w:t>
            </w:r>
            <w:r>
              <w:fldChar w:fldCharType="begin" w:fldLock="1"/>
            </w:r>
            <w:r>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mendeley" : { "formattedCitation" : "(105)", "plainTextFormattedCitation" : "(105)", "previouslyFormattedCitation" : "(105)" }, "properties" : { "noteIndex" : 0 }, "schema" : "https://github.com/citation-style-language/schema/raw/master/csl-citation.json" }</w:instrText>
            </w:r>
            <w:r>
              <w:fldChar w:fldCharType="separate"/>
            </w:r>
            <w:r w:rsidRPr="00AB43B7">
              <w:rPr>
                <w:noProof/>
              </w:rPr>
              <w:t>(105)</w:t>
            </w:r>
            <w:r>
              <w:fldChar w:fldCharType="end"/>
            </w:r>
            <w:r>
              <w:t>.</w:t>
            </w:r>
          </w:p>
        </w:tc>
      </w:tr>
    </w:tbl>
    <w:p w:rsidR="00546870" w:rsidRDefault="005615A2" w:rsidP="00EF035D">
      <w:pPr>
        <w:pStyle w:val="FigureLegends"/>
      </w:pPr>
      <w:r>
        <w:t>Table 1</w:t>
      </w:r>
      <w:r w:rsidR="0076637D">
        <w:t xml:space="preserve">: </w:t>
      </w:r>
      <w:r w:rsidR="00592632">
        <w:t xml:space="preserve">The scripts used to parse the </w:t>
      </w:r>
      <w:r w:rsidR="00D1323A">
        <w:t>raw data file</w:t>
      </w:r>
      <w:r w:rsidR="00887676">
        <w:t xml:space="preserve"> to retrieve the required</w:t>
      </w:r>
      <w:r w:rsidR="002942CE">
        <w:t xml:space="preserve"> subset of data</w:t>
      </w:r>
      <w:r w:rsidR="00887676">
        <w:t xml:space="preserve">. </w:t>
      </w:r>
      <w:r w:rsidR="00540F45">
        <w:t xml:space="preserve">Earlier versions of the scripts printed out </w:t>
      </w:r>
      <w:r w:rsidR="009516A3">
        <w:t xml:space="preserve">the extracted data enabling it to be checked that the scripts ran and the output </w:t>
      </w:r>
      <w:r w:rsidR="00821867">
        <w:t>matched the expected values obtained by inspection in the SAV</w:t>
      </w:r>
      <w:r w:rsidR="005D2907">
        <w:t xml:space="preserve"> </w:t>
      </w:r>
      <w:r w:rsidR="00821867">
        <w:t>software</w:t>
      </w:r>
      <w:r w:rsidR="008D527E">
        <w:fldChar w:fldCharType="begin" w:fldLock="1"/>
      </w:r>
      <w:r w:rsidR="00FA6CBD">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mendeley" : { "formattedCitation" : "(105)", "plainTextFormattedCitation" : "(105)", "previouslyFormattedCitation" : "(105)" }, "properties" : { "noteIndex" : 0 }, "schema" : "https://github.com/citation-style-language/schema/raw/master/csl-citation.json" }</w:instrText>
      </w:r>
      <w:r w:rsidR="008D527E">
        <w:fldChar w:fldCharType="separate"/>
      </w:r>
      <w:r w:rsidR="00AB43B7" w:rsidRPr="00AB43B7">
        <w:rPr>
          <w:noProof/>
        </w:rPr>
        <w:t>(105)</w:t>
      </w:r>
      <w:r w:rsidR="008D527E">
        <w:fldChar w:fldCharType="end"/>
      </w:r>
      <w:r w:rsidR="00821867">
        <w:t>.</w:t>
      </w:r>
      <w:r w:rsidR="007C53F0">
        <w:t xml:space="preserve"> </w:t>
      </w:r>
      <w:r w:rsidR="00C54CA8">
        <w:t>Th</w:t>
      </w:r>
      <w:r w:rsidR="00431F01">
        <w:t>is version of the</w:t>
      </w:r>
      <w:r w:rsidR="00C54CA8">
        <w:t xml:space="preserve"> scripts also populate</w:t>
      </w:r>
      <w:r w:rsidR="00D945B2">
        <w:t>s</w:t>
      </w:r>
      <w:r w:rsidR="00C54CA8">
        <w:t xml:space="preserve"> the database with the data</w:t>
      </w:r>
      <w:r w:rsidR="00306D97">
        <w:t>.</w:t>
      </w:r>
    </w:p>
    <w:p w:rsidR="002B088C" w:rsidRDefault="002B088C">
      <w:pPr>
        <w:jc w:val="left"/>
      </w:pPr>
      <w:r>
        <w:br w:type="page"/>
      </w:r>
    </w:p>
    <w:p w:rsidR="00BE17FE" w:rsidRDefault="005615A2" w:rsidP="00AF3384">
      <w:pPr>
        <w:pStyle w:val="FigureHeadings"/>
      </w:pPr>
      <w:r>
        <w:lastRenderedPageBreak/>
        <w:t>Figure 1</w:t>
      </w:r>
      <w:r w:rsidR="00BE17FE">
        <w:t xml:space="preserve"> </w:t>
      </w:r>
      <w:r w:rsidR="00BB198D">
        <w:t>Overview of the parsing scripts</w:t>
      </w:r>
    </w:p>
    <w:p w:rsidR="00D77440" w:rsidRDefault="00F826D8" w:rsidP="00F826D8">
      <w:pPr>
        <w:jc w:val="center"/>
      </w:pPr>
      <w:r>
        <w:rPr>
          <w:noProof/>
          <w:lang w:eastAsia="en-GB"/>
        </w:rPr>
        <w:drawing>
          <wp:inline distT="0" distB="0" distL="0" distR="0" wp14:anchorId="7338329E" wp14:editId="4DFAC611">
            <wp:extent cx="3783000" cy="347472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StructureFina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93613" cy="3484468"/>
                    </a:xfrm>
                    <a:prstGeom prst="rect">
                      <a:avLst/>
                    </a:prstGeom>
                  </pic:spPr>
                </pic:pic>
              </a:graphicData>
            </a:graphic>
          </wp:inline>
        </w:drawing>
      </w:r>
    </w:p>
    <w:p w:rsidR="00E942F1" w:rsidRDefault="005615A2" w:rsidP="00EF035D">
      <w:pPr>
        <w:pStyle w:val="FigureLegends"/>
      </w:pPr>
      <w:r>
        <w:t>Figure 1</w:t>
      </w:r>
      <w:r w:rsidR="00637DF6">
        <w:t xml:space="preserve">: </w:t>
      </w:r>
      <w:r w:rsidR="00D61261">
        <w:t xml:space="preserve">The script Import.py is run by the user and calls the scripts </w:t>
      </w:r>
      <w:r w:rsidR="008712B5">
        <w:t xml:space="preserve">in the second column. These scripts then call the scripts in the third column to which they are linked by arrows. </w:t>
      </w:r>
      <w:r w:rsidR="007D5937">
        <w:t>All of the scripts in the second column call RunParametersParser.py and RunParamsUnix.py</w:t>
      </w:r>
      <w:r w:rsidR="00432F66">
        <w:t xml:space="preserve"> w</w:t>
      </w:r>
      <w:r w:rsidR="00FD1596">
        <w:t>ith the exception of CheckExists.py, which calls no oth</w:t>
      </w:r>
      <w:r w:rsidR="007D5937">
        <w:t>er scripts.</w:t>
      </w:r>
    </w:p>
    <w:p w:rsidR="00920664" w:rsidRDefault="00920664" w:rsidP="00E26250"/>
    <w:p w:rsidR="006539F1" w:rsidRDefault="006539F1" w:rsidP="006539F1">
      <w:pPr>
        <w:pStyle w:val="Heading4"/>
      </w:pPr>
      <w:r>
        <w:t>Rationale for creating custom parsers</w:t>
      </w:r>
    </w:p>
    <w:p w:rsidR="002D4E35" w:rsidRPr="002D4E35" w:rsidRDefault="002D4E35" w:rsidP="002D4E35">
      <w:r>
        <w:t xml:space="preserve">There are existing methods to </w:t>
      </w:r>
      <w:r w:rsidR="0045358D">
        <w:t xml:space="preserve">inspect and explore data </w:t>
      </w:r>
      <w:r w:rsidR="00A11539">
        <w:t>contained within the InterOp binary files, however none of these methods met the requirements for this project. These methods</w:t>
      </w:r>
      <w:r w:rsidR="00D936C3">
        <w:t xml:space="preserve"> and the reasons </w:t>
      </w:r>
      <w:r w:rsidR="00DC0618">
        <w:t>they were considered unsuitable for use in this project</w:t>
      </w:r>
      <w:r w:rsidR="00A11539">
        <w:t xml:space="preserve"> are discussed below.</w:t>
      </w:r>
    </w:p>
    <w:p w:rsidR="002E0CDC" w:rsidRDefault="0003078F" w:rsidP="008B1C1C">
      <w:r>
        <w:t>As previously mentioned, d</w:t>
      </w:r>
      <w:r w:rsidR="008B1C1C">
        <w:t>ata from the InterOp binary files can be</w:t>
      </w:r>
      <w:r w:rsidR="007C37B0">
        <w:t xml:space="preserve"> inspected and manipulated through </w:t>
      </w:r>
      <w:r w:rsidR="00745880">
        <w:t xml:space="preserve">an application provided by Illumina called Sequencing Analysis Viewer (SAV). </w:t>
      </w:r>
      <w:r w:rsidR="000E7AB3">
        <w:t xml:space="preserve">This software provides an </w:t>
      </w:r>
      <w:r w:rsidR="00CB03F7">
        <w:t>easily access</w:t>
      </w:r>
      <w:r w:rsidR="00487045">
        <w:t>ible, largely graphical</w:t>
      </w:r>
      <w:r w:rsidR="00CB03F7">
        <w:t xml:space="preserve"> summary of the </w:t>
      </w:r>
      <w:r w:rsidR="00454E8F">
        <w:t>important quality metrics generated by the sequencing instrument</w:t>
      </w:r>
      <w:r w:rsidR="005876E8">
        <w:t xml:space="preserve"> (Figure 2.3)</w:t>
      </w:r>
      <w:r w:rsidR="00D1062D">
        <w:t>. In addition to documentation and guides, training is provided by Illumina in the form of webinars</w:t>
      </w:r>
      <w:r w:rsidR="00AD58CB">
        <w:t xml:space="preserve"> to enable individual users to understand and interpret the data presented in this program</w:t>
      </w:r>
      <w:r w:rsidR="00A9633F">
        <w:t xml:space="preserve"> and make assessments about the quality of their sequencing</w:t>
      </w:r>
      <w:r w:rsidR="00C7368E">
        <w:fldChar w:fldCharType="begin" w:fldLock="1"/>
      </w:r>
      <w:r w:rsidR="00FA6CBD">
        <w:instrText>ADDIN CSL_CITATION { "citationItems" : [ { "id" : "ITEM-1", "itemData" : { "URL" : "https://support.illumina.com/content/illumina-support/us/en/sequencing/sequencing_software/sequencing_analysis_viewer_sav.html", "accessed" : { "date-parts" : [ [ "2016", "2", "17" ] ] }, "author" : [ { "dropping-particle" : "", "family" : "Illumina Inc", "given" : "", "non-dropping-particle" : "", "parse-names" : false, "suffix" : "" } ], "id" : "ITEM-1", "issued" : { "date-parts" : [ [ "2016" ] ] }, "title" : "Sequencing Analysis Viewer (SAV)", "type" : "webpage" }, "uris" : [ "http://www.mendeley.com/documents/?uuid=419bd56a-bef6-4778-8301-74ea4cf7400e" ] }, { "id" : "ITEM-2", "itemData" : { "author" : [ { "dropping-particle" : "", "family" : "Illumina Technical Assistance", "given" : "", "non-dropping-particle" : "", "parse-names" : false, "suffix" : "" } ], "id" : "ITEM-2", "issue" : "October 2015", "issued" : { "date-parts" : [ [ "0" ] ] }, "title" : "Sequencing Analysis Viewer v1.10 Software Guide", "type" : "article-journal" }, "uris" : [ "http://www.mendeley.com/documents/?uuid=2784e4de-cb85-4559-8abb-524daee53a53" ] } ], "mendeley" : { "formattedCitation" : "(105,107)", "plainTextFormattedCitation" : "(105,107)", "previouslyFormattedCitation" : "(105,107)" }, "properties" : { "noteIndex" : 0 }, "schema" : "https://github.com/citation-style-language/schema/raw/master/csl-citation.json" }</w:instrText>
      </w:r>
      <w:r w:rsidR="00C7368E">
        <w:fldChar w:fldCharType="separate"/>
      </w:r>
      <w:r w:rsidR="00AB43B7" w:rsidRPr="00AB43B7">
        <w:rPr>
          <w:noProof/>
        </w:rPr>
        <w:t>(105,107)</w:t>
      </w:r>
      <w:r w:rsidR="00C7368E">
        <w:fldChar w:fldCharType="end"/>
      </w:r>
      <w:r w:rsidR="00A9633F">
        <w:t xml:space="preserve">. While this application is extremely useful in quality </w:t>
      </w:r>
      <w:r w:rsidR="00D5141A">
        <w:t>control,</w:t>
      </w:r>
      <w:r w:rsidR="00197143">
        <w:t xml:space="preserve"> and would circumvent the </w:t>
      </w:r>
      <w:r w:rsidR="00197143">
        <w:lastRenderedPageBreak/>
        <w:t>need to create parsers for the InterOp binary data,</w:t>
      </w:r>
      <w:r w:rsidR="00D5141A">
        <w:t xml:space="preserve"> it is not </w:t>
      </w:r>
      <w:r w:rsidR="00483E44">
        <w:t xml:space="preserve">suitable </w:t>
      </w:r>
      <w:r w:rsidR="00197143">
        <w:t>for the goals of this project</w:t>
      </w:r>
      <w:r w:rsidR="00483E44">
        <w:t xml:space="preserve"> as it is </w:t>
      </w:r>
      <w:r w:rsidR="00197143">
        <w:t>d</w:t>
      </w:r>
      <w:r w:rsidR="004710A2">
        <w:t>esigned for human-interaction and raw data is not readily accessible</w:t>
      </w:r>
      <w:r w:rsidR="00733363">
        <w:t>, although some data can be manually exported</w:t>
      </w:r>
      <w:r w:rsidR="00A57705">
        <w:t xml:space="preserve"> through the graphical user interface</w:t>
      </w:r>
      <w:r w:rsidR="006007F5">
        <w:t xml:space="preserve"> (as a </w:t>
      </w:r>
      <w:r w:rsidR="005F6D98">
        <w:t>.</w:t>
      </w:r>
      <w:r w:rsidR="006007F5">
        <w:t>csv</w:t>
      </w:r>
      <w:r w:rsidR="005F6D98">
        <w:t xml:space="preserve"> file</w:t>
      </w:r>
      <w:r w:rsidR="006007F5">
        <w:t>)</w:t>
      </w:r>
      <w:r w:rsidR="00733363">
        <w:t xml:space="preserve"> from the “Imaging” tab of the application</w:t>
      </w:r>
      <w:r w:rsidR="004710A2">
        <w:t>.</w:t>
      </w:r>
    </w:p>
    <w:p w:rsidR="001D3A62" w:rsidRDefault="001D3A62" w:rsidP="008B1C1C"/>
    <w:p w:rsidR="001D3A62" w:rsidRDefault="005615A2" w:rsidP="00AE35E9">
      <w:pPr>
        <w:pStyle w:val="FigureHeadings"/>
      </w:pPr>
      <w:r>
        <w:t>Figure 2</w:t>
      </w:r>
      <w:r w:rsidR="001D3A62">
        <w:t xml:space="preserve"> Screenshot of the Illumina SAV application</w:t>
      </w:r>
    </w:p>
    <w:p w:rsidR="001D3A62" w:rsidRDefault="002B216E" w:rsidP="002B216E">
      <w:pPr>
        <w:jc w:val="center"/>
      </w:pPr>
      <w:r>
        <w:rPr>
          <w:noProof/>
          <w:lang w:eastAsia="en-GB"/>
        </w:rPr>
        <w:drawing>
          <wp:inline distT="0" distB="0" distL="0" distR="0" wp14:anchorId="288D6A7F" wp14:editId="543B4854">
            <wp:extent cx="4709916" cy="2522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AVAnalysisTab.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56363" cy="2547093"/>
                    </a:xfrm>
                    <a:prstGeom prst="rect">
                      <a:avLst/>
                    </a:prstGeom>
                  </pic:spPr>
                </pic:pic>
              </a:graphicData>
            </a:graphic>
          </wp:inline>
        </w:drawing>
      </w:r>
    </w:p>
    <w:p w:rsidR="00C44EE6" w:rsidRDefault="005615A2" w:rsidP="00C44EE6">
      <w:pPr>
        <w:pStyle w:val="FigureLegends"/>
      </w:pPr>
      <w:r>
        <w:t>Figure 2</w:t>
      </w:r>
      <w:r w:rsidR="001D3A62">
        <w:t xml:space="preserve">: </w:t>
      </w:r>
      <w:r w:rsidR="00AE35E9">
        <w:t xml:space="preserve">A screenshot of the </w:t>
      </w:r>
      <w:r w:rsidR="00E828AD">
        <w:t xml:space="preserve">Analysis tab from </w:t>
      </w:r>
      <w:r w:rsidR="00702E52">
        <w:t>the Illumina SAV software. This tab</w:t>
      </w:r>
      <w:r w:rsidR="00E828AD">
        <w:t xml:space="preserve"> is manually inspected for the majority of the QC checks performed by sequencing operators</w:t>
      </w:r>
      <w:r w:rsidR="00BC5143">
        <w:t>, although informative data is also found in the Summary (cluster density) and Indexing (relative proportion of reads per sample) tabs</w:t>
      </w:r>
      <w:r w:rsidR="00E828AD">
        <w:t>.</w:t>
      </w:r>
      <w:r w:rsidR="00C44EE6">
        <w:br w:type="page"/>
      </w:r>
    </w:p>
    <w:p w:rsidR="00F3397F" w:rsidRDefault="00733363" w:rsidP="00E26250">
      <w:r>
        <w:lastRenderedPageBreak/>
        <w:t>This data from the “Imaging” tab</w:t>
      </w:r>
      <w:r w:rsidR="008B1C1C">
        <w:t xml:space="preserve"> can also be </w:t>
      </w:r>
      <w:r w:rsidR="00863D8B">
        <w:t xml:space="preserve">extracted by running the SAV from the </w:t>
      </w:r>
      <w:r w:rsidR="0061543E">
        <w:t xml:space="preserve">Microsoft Windows </w:t>
      </w:r>
      <w:r w:rsidR="00863D8B">
        <w:t xml:space="preserve">command line with the </w:t>
      </w:r>
      <w:r w:rsidR="009851D9">
        <w:t xml:space="preserve">-t </w:t>
      </w:r>
      <w:r w:rsidR="005A397E">
        <w:t xml:space="preserve">option specified as the third command line argument (after the path to the SAV and the path to the run data from which data is to be extracted). </w:t>
      </w:r>
      <w:r w:rsidR="00617977">
        <w:t xml:space="preserve">A </w:t>
      </w:r>
      <w:r w:rsidR="00B5303D">
        <w:t>csv file</w:t>
      </w:r>
      <w:r w:rsidR="00617977">
        <w:t xml:space="preserve"> is output that </w:t>
      </w:r>
      <w:r w:rsidR="0093210C">
        <w:t>contains some metrics derived from the binary InterOp files</w:t>
      </w:r>
      <w:r w:rsidR="001E69A4">
        <w:t xml:space="preserve"> and a useful summary of some of the data</w:t>
      </w:r>
      <w:r w:rsidR="00ED5FAC">
        <w:t xml:space="preserve"> (Figure 2.4</w:t>
      </w:r>
      <w:r w:rsidR="00D23588">
        <w:t>)</w:t>
      </w:r>
      <w:r w:rsidR="001E69A4">
        <w:t xml:space="preserve">. </w:t>
      </w:r>
      <w:r w:rsidR="006007F5">
        <w:t>I</w:t>
      </w:r>
      <w:r w:rsidR="00251467">
        <w:t xml:space="preserve">nitially it was thought that it may be possible to </w:t>
      </w:r>
      <w:r w:rsidR="0010637E">
        <w:t xml:space="preserve">use the SAV to </w:t>
      </w:r>
      <w:r w:rsidR="006007F5">
        <w:t>o</w:t>
      </w:r>
      <w:r w:rsidR="00D9073C">
        <w:t>btain this file</w:t>
      </w:r>
      <w:r w:rsidR="0010637E">
        <w:t xml:space="preserve"> and then parse </w:t>
      </w:r>
      <w:r w:rsidR="00D9073C">
        <w:t>it</w:t>
      </w:r>
      <w:r w:rsidR="0010637E">
        <w:t xml:space="preserve"> to populate the QC database</w:t>
      </w:r>
      <w:r w:rsidR="00AE7F6D">
        <w:t xml:space="preserve">, negating the need to develop </w:t>
      </w:r>
      <w:r w:rsidR="00517D0D">
        <w:t>custom</w:t>
      </w:r>
      <w:r w:rsidR="00D9073C">
        <w:t xml:space="preserve"> InterOp file</w:t>
      </w:r>
      <w:r w:rsidR="00517D0D">
        <w:t xml:space="preserve"> </w:t>
      </w:r>
      <w:r w:rsidR="00AE7F6D">
        <w:t>parsers</w:t>
      </w:r>
      <w:r w:rsidR="00251467">
        <w:t xml:space="preserve">. </w:t>
      </w:r>
      <w:r w:rsidR="00947800">
        <w:t>However, the data in this table is incomplete, for example there is no informat</w:t>
      </w:r>
      <w:r w:rsidR="00BF779F">
        <w:t>ion regarding the index metrics. Furthermore,</w:t>
      </w:r>
      <w:r w:rsidR="009C48DF">
        <w:t xml:space="preserve"> </w:t>
      </w:r>
      <w:r w:rsidR="00481807">
        <w:t xml:space="preserve">this method of using the application is unsupported by Illumina (there is no reference to it in any documentation) and subsequently may stop working at any time. Finally, </w:t>
      </w:r>
      <w:r w:rsidR="009C48DF">
        <w:t>usage of the SAV software requires a Mic</w:t>
      </w:r>
      <w:r w:rsidR="00E75EDC">
        <w:t>rosoft Windows operating system</w:t>
      </w:r>
      <w:r w:rsidR="009C48DF">
        <w:t xml:space="preserve"> and cross-platform compatibility </w:t>
      </w:r>
      <w:r w:rsidR="00F114E7">
        <w:t>is a requirement of the project</w:t>
      </w:r>
      <w:r w:rsidR="006F6F3B">
        <w:t>. T</w:t>
      </w:r>
      <w:r w:rsidR="0079006C">
        <w:t>herefore</w:t>
      </w:r>
      <w:r w:rsidR="006F6F3B">
        <w:t>,</w:t>
      </w:r>
      <w:r w:rsidR="0079006C">
        <w:t xml:space="preserve"> it was considered necessary to </w:t>
      </w:r>
      <w:r w:rsidR="00FF489D">
        <w:t xml:space="preserve">continue to </w:t>
      </w:r>
      <w:r w:rsidR="0079006C">
        <w:t>explore other methods of extracting data from the InterOp binary files</w:t>
      </w:r>
      <w:r w:rsidR="00B62EF1">
        <w:t xml:space="preserve"> for the purposes of this project</w:t>
      </w:r>
      <w:r w:rsidR="0079006C">
        <w:t>.</w:t>
      </w:r>
      <w:r w:rsidR="00C417C4">
        <w:t xml:space="preserve"> </w:t>
      </w:r>
    </w:p>
    <w:p w:rsidR="00C57E1D" w:rsidRDefault="00C57E1D" w:rsidP="00E26250"/>
    <w:p w:rsidR="00C57E1D" w:rsidRPr="00BB115D" w:rsidRDefault="005615A2" w:rsidP="00C57E1D">
      <w:pPr>
        <w:pStyle w:val="FigureHeadings"/>
      </w:pPr>
      <w:r>
        <w:t>Figure 3</w:t>
      </w:r>
      <w:r w:rsidR="00C57E1D" w:rsidRPr="00BB115D">
        <w:t xml:space="preserve"> Table of data in SAV</w:t>
      </w:r>
    </w:p>
    <w:p w:rsidR="00C57E1D" w:rsidRDefault="00C57E1D" w:rsidP="00C57E1D">
      <w:pPr>
        <w:pStyle w:val="FigureLegends"/>
      </w:pPr>
      <w:r>
        <w:rPr>
          <w:noProof/>
          <w:lang w:eastAsia="en-GB"/>
        </w:rPr>
        <w:drawing>
          <wp:inline distT="0" distB="0" distL="0" distR="0" wp14:anchorId="01528F38" wp14:editId="574CFC82">
            <wp:extent cx="5400040" cy="16833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VTab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1683385"/>
                    </a:xfrm>
                    <a:prstGeom prst="rect">
                      <a:avLst/>
                    </a:prstGeom>
                  </pic:spPr>
                </pic:pic>
              </a:graphicData>
            </a:graphic>
          </wp:inline>
        </w:drawing>
      </w:r>
    </w:p>
    <w:p w:rsidR="00C57E1D" w:rsidRDefault="005615A2" w:rsidP="00C57E1D">
      <w:pPr>
        <w:pStyle w:val="FigureLegends"/>
      </w:pPr>
      <w:r>
        <w:t>Figure 3</w:t>
      </w:r>
      <w:r w:rsidR="00C57E1D">
        <w:t>: The table of data available within the SAV application that can also be extracted from within this software through a graphical user interface</w:t>
      </w:r>
      <w:r w:rsidR="00C57E1D">
        <w:fldChar w:fldCharType="begin" w:fldLock="1"/>
      </w:r>
      <w:r w:rsidR="00FA6CBD">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mendeley" : { "formattedCitation" : "(105)", "plainTextFormattedCitation" : "(105)", "previouslyFormattedCitation" : "(105)" }, "properties" : { "noteIndex" : 0 }, "schema" : "https://github.com/citation-style-language/schema/raw/master/csl-citation.json" }</w:instrText>
      </w:r>
      <w:r w:rsidR="00C57E1D">
        <w:fldChar w:fldCharType="separate"/>
      </w:r>
      <w:r w:rsidR="00AB43B7" w:rsidRPr="00AB43B7">
        <w:rPr>
          <w:noProof/>
        </w:rPr>
        <w:t>(105)</w:t>
      </w:r>
      <w:r w:rsidR="00C57E1D">
        <w:fldChar w:fldCharType="end"/>
      </w:r>
      <w:r w:rsidR="00C57E1D">
        <w:t>.</w:t>
      </w:r>
    </w:p>
    <w:p w:rsidR="00C57E1D" w:rsidRDefault="00C57E1D" w:rsidP="00E26250"/>
    <w:p w:rsidR="004A6892" w:rsidRDefault="00C417C4" w:rsidP="00E26250">
      <w:r>
        <w:t xml:space="preserve">This method of extracting data from the SAV does, however, </w:t>
      </w:r>
      <w:r w:rsidR="002C724B">
        <w:t>offer</w:t>
      </w:r>
      <w:r>
        <w:t xml:space="preserve"> a useful </w:t>
      </w:r>
      <w:r w:rsidR="00281706">
        <w:t xml:space="preserve">basis for comparison </w:t>
      </w:r>
      <w:r w:rsidR="00FC1BA4">
        <w:t>with the output</w:t>
      </w:r>
      <w:r w:rsidR="00281706">
        <w:t xml:space="preserve"> of custom parsers</w:t>
      </w:r>
      <w:r w:rsidR="002C724B">
        <w:t>.</w:t>
      </w:r>
      <w:r w:rsidR="00AA36A8">
        <w:t xml:space="preserve"> It provides a source of data known to be correct,</w:t>
      </w:r>
      <w:r w:rsidR="0044016A">
        <w:t xml:space="preserve"> as the application has been developed and is supported by the manufacturer of the sequencing instrument</w:t>
      </w:r>
      <w:r w:rsidR="00C43CFB">
        <w:fldChar w:fldCharType="begin" w:fldLock="1"/>
      </w:r>
      <w:r w:rsidR="00FA6CBD">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mendeley" : { "formattedCitation" : "(105)", "plainTextFormattedCitation" : "(105)", "previouslyFormattedCitation" : "(105)" }, "properties" : { "noteIndex" : 0 }, "schema" : "https://github.com/citation-style-language/schema/raw/master/csl-citation.json" }</w:instrText>
      </w:r>
      <w:r w:rsidR="00C43CFB">
        <w:fldChar w:fldCharType="separate"/>
      </w:r>
      <w:r w:rsidR="00AB43B7" w:rsidRPr="00AB43B7">
        <w:rPr>
          <w:noProof/>
        </w:rPr>
        <w:t>(105)</w:t>
      </w:r>
      <w:r w:rsidR="00C43CFB">
        <w:fldChar w:fldCharType="end"/>
      </w:r>
      <w:r w:rsidR="00281706">
        <w:t xml:space="preserve">. </w:t>
      </w:r>
      <w:r w:rsidR="00C43CFB">
        <w:t>As m</w:t>
      </w:r>
      <w:r w:rsidR="007359E3">
        <w:t>anually opening each individual run</w:t>
      </w:r>
      <w:r w:rsidR="00B94A87">
        <w:t xml:space="preserve"> and extracting the data</w:t>
      </w:r>
      <w:r w:rsidR="007359E3">
        <w:t xml:space="preserve"> </w:t>
      </w:r>
      <w:r w:rsidR="00D72D39">
        <w:t>from with</w:t>
      </w:r>
      <w:r w:rsidR="007359E3">
        <w:t xml:space="preserve">in the SAV application </w:t>
      </w:r>
      <w:r w:rsidR="00050801">
        <w:t xml:space="preserve">would be time-consuming, </w:t>
      </w:r>
      <w:r w:rsidR="00050801">
        <w:lastRenderedPageBreak/>
        <w:t>requiring</w:t>
      </w:r>
      <w:r w:rsidR="00857BB1">
        <w:t xml:space="preserve"> multiple steps</w:t>
      </w:r>
      <w:r w:rsidR="00050801">
        <w:t>,</w:t>
      </w:r>
      <w:r w:rsidR="009218AE">
        <w:t xml:space="preserve"> a batch script (Appendix 1</w:t>
      </w:r>
      <w:r w:rsidR="0073554B">
        <w:t xml:space="preserve">) was written to extract this </w:t>
      </w:r>
      <w:r w:rsidR="00C400A2">
        <w:t>tabl</w:t>
      </w:r>
      <w:r w:rsidR="00D32EFB">
        <w:t xml:space="preserve">e as a comma separated file, </w:t>
      </w:r>
      <w:r w:rsidR="00C400A2">
        <w:t xml:space="preserve">a readily accessible </w:t>
      </w:r>
      <w:r w:rsidR="000B5499">
        <w:t>(easily openable with spreadsheet programs) format</w:t>
      </w:r>
      <w:r w:rsidR="00B666E6">
        <w:t>.</w:t>
      </w:r>
    </w:p>
    <w:p w:rsidR="00F800A5" w:rsidRDefault="0050201D" w:rsidP="00E26250">
      <w:r>
        <w:t>There is a</w:t>
      </w:r>
      <w:r w:rsidR="00140442">
        <w:t>n existing</w:t>
      </w:r>
      <w:r w:rsidR="003E0A08">
        <w:t xml:space="preserve"> P</w:t>
      </w:r>
      <w:r w:rsidR="0088409E">
        <w:t>ython package available called i</w:t>
      </w:r>
      <w:r>
        <w:t xml:space="preserve">lluminate that </w:t>
      </w:r>
      <w:r w:rsidR="0044222F">
        <w:t>allows parsing of Illumina generated binary files</w:t>
      </w:r>
      <w:r w:rsidR="00F8662F">
        <w:t xml:space="preserve"> </w:t>
      </w:r>
      <w:r w:rsidR="001A1B0F">
        <w:t>and outputs the results in the Python dictionary format</w:t>
      </w:r>
      <w:r w:rsidR="0088409E">
        <w:fldChar w:fldCharType="begin" w:fldLock="1"/>
      </w:r>
      <w:r w:rsidR="00FA6CBD">
        <w:instrText>ADDIN CSL_CITATION { "citationItems" : [ { "id" : "ITEM-1", "itemData" : { "URL" : "https://pypi.python.org/pypi/illuminate/", "accessed" : { "date-parts" : [ [ "2016", "2", "15" ] ] }, "author" : [ { "dropping-particle" : "", "family" : "Most", "given" : "Naomi", "non-dropping-particle" : "", "parse-names" : false, "suffix" : "" } ], "id" : "ITEM-1", "issued" : { "date-parts" : [ [ "2015" ] ] }, "title" : "illuminate 0.6.2", "type" : "webpage" }, "uris" : [ "http://www.mendeley.com/documents/?uuid=1fd43207-df5a-4080-adb9-dc29e57d9d5c" ] } ], "mendeley" : { "formattedCitation" : "(125)", "plainTextFormattedCitation" : "(125)", "previouslyFormattedCitation" : "(125)" }, "properties" : { "noteIndex" : 0 }, "schema" : "https://github.com/citation-style-language/schema/raw/master/csl-citation.json" }</w:instrText>
      </w:r>
      <w:r w:rsidR="0088409E">
        <w:fldChar w:fldCharType="separate"/>
      </w:r>
      <w:r w:rsidR="00AB43B7" w:rsidRPr="00AB43B7">
        <w:rPr>
          <w:noProof/>
        </w:rPr>
        <w:t>(125)</w:t>
      </w:r>
      <w:r w:rsidR="0088409E">
        <w:fldChar w:fldCharType="end"/>
      </w:r>
      <w:r w:rsidR="00FB0B67">
        <w:t xml:space="preserve">. </w:t>
      </w:r>
      <w:r w:rsidR="00494932">
        <w:t>As this package</w:t>
      </w:r>
      <w:r w:rsidR="000B34DA">
        <w:t xml:space="preserve"> i</w:t>
      </w:r>
      <w:r w:rsidR="00EE5754">
        <w:t>s in the P</w:t>
      </w:r>
      <w:r w:rsidR="00494932">
        <w:t xml:space="preserve">ython </w:t>
      </w:r>
      <w:r w:rsidR="00F12690">
        <w:t>language and</w:t>
      </w:r>
      <w:r w:rsidR="00494932">
        <w:t xml:space="preserve"> also supports integration with other software</w:t>
      </w:r>
      <w:r w:rsidR="008675C5">
        <w:t xml:space="preserve"> it would have been beneficial to the project to be able to use this package rather than spend time on development of custom parsers. However,</w:t>
      </w:r>
      <w:r w:rsidR="00494932">
        <w:t xml:space="preserve"> </w:t>
      </w:r>
      <w:r w:rsidR="008675C5">
        <w:t>the package</w:t>
      </w:r>
      <w:r w:rsidR="00883839">
        <w:t xml:space="preserve"> </w:t>
      </w:r>
      <w:r w:rsidR="008675C5">
        <w:t xml:space="preserve">requires a </w:t>
      </w:r>
      <w:r w:rsidR="0007529D">
        <w:t>UNIX-like environment</w:t>
      </w:r>
      <w:r w:rsidR="008675C5">
        <w:t xml:space="preserve"> to run</w:t>
      </w:r>
      <w:r w:rsidR="00272C4A">
        <w:fldChar w:fldCharType="begin" w:fldLock="1"/>
      </w:r>
      <w:r w:rsidR="00FA6CBD">
        <w:instrText>ADDIN CSL_CITATION { "citationItems" : [ { "id" : "ITEM-1", "itemData" : { "URL" : "https://pypi.python.org/pypi/illuminate/", "accessed" : { "date-parts" : [ [ "2016", "2", "15" ] ] }, "author" : [ { "dropping-particle" : "", "family" : "Most", "given" : "Naomi", "non-dropping-particle" : "", "parse-names" : false, "suffix" : "" } ], "id" : "ITEM-1", "issued" : { "date-parts" : [ [ "2015" ] ] }, "title" : "illuminate 0.6.2", "type" : "webpage" }, "uris" : [ "http://www.mendeley.com/documents/?uuid=1fd43207-df5a-4080-adb9-dc29e57d9d5c" ] } ], "mendeley" : { "formattedCitation" : "(125)", "plainTextFormattedCitation" : "(125)", "previouslyFormattedCitation" : "(125)" }, "properties" : { "noteIndex" : 0 }, "schema" : "https://github.com/citation-style-language/schema/raw/master/csl-citation.json" }</w:instrText>
      </w:r>
      <w:r w:rsidR="00272C4A">
        <w:fldChar w:fldCharType="separate"/>
      </w:r>
      <w:r w:rsidR="00AB43B7" w:rsidRPr="00AB43B7">
        <w:rPr>
          <w:noProof/>
        </w:rPr>
        <w:t>(125)</w:t>
      </w:r>
      <w:r w:rsidR="00272C4A">
        <w:fldChar w:fldCharType="end"/>
      </w:r>
      <w:r w:rsidR="0007529D">
        <w:t xml:space="preserve">. </w:t>
      </w:r>
      <w:r w:rsidR="00723C9B">
        <w:t>It is therefore not cross-platform compatible and so does not meet the requirements of this project.</w:t>
      </w:r>
    </w:p>
    <w:p w:rsidR="002928ED" w:rsidRDefault="00282170" w:rsidP="00282170">
      <w:r>
        <w:t>As</w:t>
      </w:r>
      <w:r w:rsidR="004D46B3">
        <w:t>, for the reasons outlined above,</w:t>
      </w:r>
      <w:r>
        <w:t xml:space="preserve"> the identified potential solutions were unsuitable for this project, it was considered necessary to develop parsers for accessing the information encoded in the InterOp binary files.</w:t>
      </w:r>
    </w:p>
    <w:p w:rsidR="00681CDB" w:rsidRDefault="00681CDB" w:rsidP="00282170"/>
    <w:p w:rsidR="00FF2A6E" w:rsidRDefault="00DF5FC5" w:rsidP="00FF2A6E">
      <w:pPr>
        <w:pStyle w:val="Heading4"/>
      </w:pPr>
      <w:r>
        <w:t>De</w:t>
      </w:r>
      <w:r w:rsidR="001354E0">
        <w:t>velopment</w:t>
      </w:r>
      <w:r>
        <w:t xml:space="preserve"> of the parsers</w:t>
      </w:r>
      <w:r w:rsidR="0035217B">
        <w:t xml:space="preserve">, major challenges </w:t>
      </w:r>
      <w:r w:rsidR="00203561">
        <w:t>and limitations</w:t>
      </w:r>
    </w:p>
    <w:p w:rsidR="00BA2BE3" w:rsidRDefault="005F57F4" w:rsidP="00576058">
      <w:r>
        <w:t xml:space="preserve">An agile approach was taken towards development, with </w:t>
      </w:r>
      <w:r w:rsidR="008A60E5">
        <w:t xml:space="preserve">code written and then tested using </w:t>
      </w:r>
      <w:r w:rsidR="00091DF0">
        <w:t>a single dataset</w:t>
      </w:r>
      <w:r w:rsidR="00B81552">
        <w:t xml:space="preserve"> </w:t>
      </w:r>
      <w:r w:rsidR="008A60E5">
        <w:t>after every change</w:t>
      </w:r>
      <w:r w:rsidR="0096011C">
        <w:fldChar w:fldCharType="begin" w:fldLock="1"/>
      </w:r>
      <w:r w:rsidR="00FA6CBD">
        <w:instrText>ADDIN CSL_CITATION { "citationItems" : [ { "id" : "ITEM-1", "itemData" : { "DOI" : "10.1007/BF03250842", "ISBN" : "9780137035151", "ISSN" : "0937-6429", "PMID" : "15667577", "author" : [ { "dropping-particle" : "", "family" : "Martin", "given" : "Robert Cecil", "non-dropping-particle" : "", "parse-names" : false, "suffix" : "" } ], "id" : "ITEM-1", "issued" : { "date-parts" : [ [ "2011" ] ] }, "number-of-pages" : "529", "publisher" : "Pearson Education, Inc", "publisher-place" : "New Jersey, USA", "title" : "Agile software development: Principles, Patterns, and Practices", "type" : "book" }, "uris" : [ "http://www.mendeley.com/documents/?uuid=91592b06-3fa3-4caf-b49a-bc943ebc4607" ] } ], "mendeley" : { "formattedCitation" : "(126)", "plainTextFormattedCitation" : "(126)", "previouslyFormattedCitation" : "(126)" }, "properties" : { "noteIndex" : 0 }, "schema" : "https://github.com/citation-style-language/schema/raw/master/csl-citation.json" }</w:instrText>
      </w:r>
      <w:r w:rsidR="0096011C">
        <w:fldChar w:fldCharType="separate"/>
      </w:r>
      <w:r w:rsidR="00AB43B7" w:rsidRPr="00AB43B7">
        <w:rPr>
          <w:noProof/>
        </w:rPr>
        <w:t>(126)</w:t>
      </w:r>
      <w:r w:rsidR="0096011C">
        <w:fldChar w:fldCharType="end"/>
      </w:r>
      <w:r w:rsidR="008A60E5">
        <w:t xml:space="preserve">. </w:t>
      </w:r>
      <w:r w:rsidR="00637DE4">
        <w:t xml:space="preserve">This enabled bugs and issues, </w:t>
      </w:r>
      <w:r w:rsidR="00444427">
        <w:t>ranging from</w:t>
      </w:r>
      <w:r w:rsidR="00637DE4">
        <w:t xml:space="preserve"> </w:t>
      </w:r>
      <w:r w:rsidR="0004380A">
        <w:t>i</w:t>
      </w:r>
      <w:r w:rsidR="007507C3">
        <w:t>ssues with</w:t>
      </w:r>
      <w:r w:rsidR="0004380A">
        <w:t xml:space="preserve"> unpacking of the binary files leading to </w:t>
      </w:r>
      <w:r w:rsidR="00444427">
        <w:t>incorrect values being obtained</w:t>
      </w:r>
      <w:r w:rsidR="002035C4">
        <w:t>,</w:t>
      </w:r>
      <w:r w:rsidR="00444427">
        <w:t xml:space="preserve"> to immediate exceptions being thrown by the built-in error handlers, to be immediately identified and fixed.</w:t>
      </w:r>
      <w:r w:rsidR="002A1CF9">
        <w:t xml:space="preserve"> The values </w:t>
      </w:r>
      <w:r w:rsidR="003C6F3C">
        <w:t>obtained from the</w:t>
      </w:r>
      <w:r w:rsidR="002A1CF9">
        <w:t xml:space="preserve"> SAV</w:t>
      </w:r>
      <w:r w:rsidR="00B75AE4">
        <w:t xml:space="preserve"> </w:t>
      </w:r>
      <w:r w:rsidR="003C6F3C">
        <w:t>with</w:t>
      </w:r>
      <w:r w:rsidR="00B75AE4">
        <w:t xml:space="preserve"> the same dataset</w:t>
      </w:r>
      <w:r w:rsidR="002A1CF9">
        <w:t xml:space="preserve"> were used as a truth set for comparison.</w:t>
      </w:r>
      <w:r w:rsidR="00444427">
        <w:t xml:space="preserve"> </w:t>
      </w:r>
    </w:p>
    <w:p w:rsidR="00917EE4" w:rsidRDefault="00576058" w:rsidP="00576058">
      <w:r>
        <w:t xml:space="preserve">The struct module of the Python standard library was used to unpack the binary data and information regarding the structure of the </w:t>
      </w:r>
      <w:r w:rsidR="003411FE">
        <w:t>InterOp</w:t>
      </w:r>
      <w:r>
        <w:t xml:space="preserve"> files was provided by Illumina, however, unpacking the binary files to yield the correct results was more chal</w:t>
      </w:r>
      <w:r w:rsidR="004E33F9">
        <w:t>lenging than anticipated</w:t>
      </w:r>
      <w:r>
        <w:fldChar w:fldCharType="begin" w:fldLock="1"/>
      </w:r>
      <w:r w:rsidR="00FA6CBD">
        <w:instrText>ADDIN CSL_CITATION { "citationItems" : [ { "id" : "ITEM-1", "itemData" : { "URL" : "https://docs.python.org/2/library/struct.html", "accessed" : { "date-parts" : [ [ "2016", "2", "27" ] ] }, "author" : [ { "dropping-particle" : "", "family" : "Python Software Foundation", "given" : "", "non-dropping-particle" : "", "parse-names" : false, "suffix" : "" } ], "id" : "ITEM-1", "issued" : { "date-parts" : [ [ "2016" ] ] }, "title" : "7.3. struct \u2014 Interpret strings as packed binary data", "type" : "webpage" }, "uris" : [ "http://www.mendeley.com/documents/?uuid=fd40413f-fa25-4056-85c4-93fd6337620f" ] }, { "id" : "ITEM-2", "itemData" : { "author" : [ { "dropping-particle" : "", "family" : "Illumina Technical Assistance", "given" : "", "non-dropping-particle" : "", "parse-names" : false, "suffix" : "" } ], "id" : "ITEM-2", "issue" : "October 2015", "issued" : { "date-parts" : [ [ "0" ] ] }, "title" : "Sequencing Analysis Viewer v1.10 Software Guide", "type" : "article-journal" }, "uris" : [ "http://www.mendeley.com/documents/?uuid=2784e4de-cb85-4559-8abb-524daee53a53" ] } ], "mendeley" : { "formattedCitation" : "(105,127)", "plainTextFormattedCitation" : "(105,127)", "previouslyFormattedCitation" : "(105,127)" }, "properties" : { "noteIndex" : 0 }, "schema" : "https://github.com/citation-style-language/schema/raw/master/csl-citation.json" }</w:instrText>
      </w:r>
      <w:r>
        <w:fldChar w:fldCharType="separate"/>
      </w:r>
      <w:r w:rsidR="00AB43B7" w:rsidRPr="00AB43B7">
        <w:rPr>
          <w:noProof/>
        </w:rPr>
        <w:t>(105,127)</w:t>
      </w:r>
      <w:r>
        <w:fldChar w:fldCharType="end"/>
      </w:r>
      <w:r w:rsidR="004E33F9">
        <w:t>.</w:t>
      </w:r>
      <w:r w:rsidR="007E65BD">
        <w:t xml:space="preserve"> Firstly, </w:t>
      </w:r>
      <w:r w:rsidR="00D123CA">
        <w:t>during the process of development of the parsers, it was noticed that the specification document provided by Illumina contained an error in the number of bytes encoding the intensities for each base. This was specified as 2x4 bytes, but was actually 4x2 bytes</w:t>
      </w:r>
      <w:r w:rsidR="00D123CA">
        <w:fldChar w:fldCharType="begin" w:fldLock="1"/>
      </w:r>
      <w:r w:rsidR="00FA6CBD">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mendeley" : { "formattedCitation" : "(105)", "plainTextFormattedCitation" : "(105)", "previouslyFormattedCitation" : "(105)" }, "properties" : { "noteIndex" : 0 }, "schema" : "https://github.com/citation-style-language/schema/raw/master/csl-citation.json" }</w:instrText>
      </w:r>
      <w:r w:rsidR="00D123CA">
        <w:fldChar w:fldCharType="separate"/>
      </w:r>
      <w:r w:rsidR="00AB43B7" w:rsidRPr="00AB43B7">
        <w:rPr>
          <w:noProof/>
        </w:rPr>
        <w:t>(105)</w:t>
      </w:r>
      <w:r w:rsidR="00D123CA">
        <w:fldChar w:fldCharType="end"/>
      </w:r>
      <w:r w:rsidR="00D123CA">
        <w:t xml:space="preserve">. The source of the resultant error with the </w:t>
      </w:r>
      <w:r w:rsidR="00D80999">
        <w:t>Extraction</w:t>
      </w:r>
      <w:r w:rsidR="00D123CA">
        <w:t>MetricsOut.bin parsing took some time to identify as it was initially assumed that the specifications were correct and there was an issue with the implementation.</w:t>
      </w:r>
      <w:r w:rsidR="00116309">
        <w:t xml:space="preserve"> </w:t>
      </w:r>
      <w:r w:rsidR="00116309">
        <w:lastRenderedPageBreak/>
        <w:t>Secondly</w:t>
      </w:r>
      <w:r w:rsidR="00FA34CC">
        <w:t>, some</w:t>
      </w:r>
      <w:r w:rsidR="00B216C2">
        <w:t xml:space="preserve"> areas required </w:t>
      </w:r>
      <w:r w:rsidR="008A058A">
        <w:t>extensive w</w:t>
      </w:r>
      <w:r w:rsidR="00CA7ADF">
        <w:t xml:space="preserve">ork in terms of planning </w:t>
      </w:r>
      <w:r w:rsidR="00DE18C6">
        <w:t xml:space="preserve">and </w:t>
      </w:r>
      <w:r w:rsidR="000D3EF5">
        <w:t>implementation</w:t>
      </w:r>
      <w:r w:rsidR="00CA7ADF">
        <w:t xml:space="preserve"> of </w:t>
      </w:r>
      <w:r w:rsidR="001A0A9E">
        <w:t>suitable methods to unpack some of the information</w:t>
      </w:r>
      <w:r w:rsidR="00B216C2">
        <w:t>.</w:t>
      </w:r>
      <w:r w:rsidR="00917EE4">
        <w:t xml:space="preserve"> U</w:t>
      </w:r>
      <w:r w:rsidR="000D3EF5">
        <w:t>npacking the date</w:t>
      </w:r>
      <w:r w:rsidR="00813685">
        <w:t>-</w:t>
      </w:r>
      <w:r w:rsidR="000D3EF5">
        <w:t xml:space="preserve">time field of the ExtractionMetricsOut.bin file, </w:t>
      </w:r>
      <w:r w:rsidR="00917EE4">
        <w:t xml:space="preserve">required </w:t>
      </w:r>
      <w:r w:rsidR="00A07E98">
        <w:t xml:space="preserve">converting a 64-bit integer (8 bytes) into binary, </w:t>
      </w:r>
      <w:r w:rsidR="0013363E">
        <w:t>replacement of</w:t>
      </w:r>
      <w:r w:rsidR="00501FA1">
        <w:t xml:space="preserve"> t</w:t>
      </w:r>
      <w:r w:rsidR="00252553">
        <w:t xml:space="preserve">he first two bits of </w:t>
      </w:r>
      <w:r w:rsidR="00A07E98">
        <w:t>this binary number</w:t>
      </w:r>
      <w:r w:rsidR="000C0E46">
        <w:t xml:space="preserve"> with </w:t>
      </w:r>
      <w:r w:rsidR="00125F3F">
        <w:t>0s (as in .NET encoding</w:t>
      </w:r>
      <w:r w:rsidR="00252553">
        <w:t xml:space="preserve"> these are used to store “kind”), reversing of the </w:t>
      </w:r>
      <w:r w:rsidR="000840CE">
        <w:t>binary number</w:t>
      </w:r>
      <w:r w:rsidR="00252553">
        <w:t xml:space="preserve"> to </w:t>
      </w:r>
      <w:r w:rsidR="000840CE">
        <w:t>match little-endian encoding (file created on a Windows machine)</w:t>
      </w:r>
      <w:r w:rsidR="008425FE">
        <w:t>, converting the binary number back into decimal format and then converting the “ticks”</w:t>
      </w:r>
      <w:r w:rsidR="00FA6CBD">
        <w:t xml:space="preserve"> (the time since 12:00:00 on 1</w:t>
      </w:r>
      <w:r w:rsidR="00FA6CBD" w:rsidRPr="00FA6CBD">
        <w:rPr>
          <w:vertAlign w:val="superscript"/>
        </w:rPr>
        <w:t>st</w:t>
      </w:r>
      <w:r w:rsidR="00FA6CBD">
        <w:t xml:space="preserve"> January 0001</w:t>
      </w:r>
      <w:r w:rsidR="002C57DF">
        <w:t xml:space="preserve"> in</w:t>
      </w:r>
      <w:r w:rsidR="00FA6CBD">
        <w:t xml:space="preserve"> 100 nanosecond intervals) </w:t>
      </w:r>
      <w:r w:rsidR="008425FE">
        <w:t>to a date and time</w:t>
      </w:r>
      <w:r w:rsidR="00FA6CBD">
        <w:fldChar w:fldCharType="begin" w:fldLock="1"/>
      </w:r>
      <w:r w:rsidR="00B1696C">
        <w:instrText>ADDIN CSL_CITATION { "citationItems" : [ { "id" : "ITEM-1", "itemData" : { "URL" : "https://msdn.microsoft.com/en-us/library/system.datetime.ticks(v=vs.110).aspx", "accessed" : { "date-parts" : [ [ "2016", "2", "3" ] ] }, "author" : [ { "dropping-particle" : "", "family" : "Microsoft", "given" : "", "non-dropping-particle" : "", "parse-names" : false, "suffix" : "" } ], "id" : "ITEM-1", "issued" : { "date-parts" : [ [ "2016" ] ] }, "title" : "DateTime.Ticks Property", "type" : "webpage" }, "uris" : [ "http://www.mendeley.com/documents/?uuid=ae5736dd-04ac-4386-8643-d989a1df7231" ] }, { "id" : "ITEM-2", "itemData" : { "DOI" : "10.1121/1.3654469", "ISBN" : "9780136108047", "ISSN" : "1520-8524", "PMID" : "21973649", "author" : [ { "dropping-particle" : "", "family" : "Bryant", "given" : "Randal E.", "non-dropping-particle" : "", "parse-names" : false, "suffix" : "" }, { "dropping-particle" : "", "family" : "O'Hallaron", "given" : "David R.", "non-dropping-particle" : "", "parse-names" : false, "suffix" : "" } ], "container-title" : "The Journal of the Acoustical Society of America", "edition" : "2nd Editio", "id" : "ITEM-2", "issued" : { "date-parts" : [ [ "2011" ] ] }, "number-of-pages" : "1-1003", "publisher" : "Pearson Education, Inc", "publisher-place" : "London, UK", "title" : "Computer Systems: A Programmers Perspective", "type" : "book", "volume" : "130" }, "uris" : [ "http://www.mendeley.com/documents/?uuid=3f609494-25ea-4cc2-9d1e-535973d26904" ] } ], "mendeley" : { "formattedCitation" : "(128,129)", "plainTextFormattedCitation" : "(128,129)", "previouslyFormattedCitation" : "(128,129)" }, "properties" : { "noteIndex" : 0 }, "schema" : "https://github.com/citation-style-language/schema/raw/master/csl-citation.json" }</w:instrText>
      </w:r>
      <w:r w:rsidR="00FA6CBD">
        <w:fldChar w:fldCharType="separate"/>
      </w:r>
      <w:r w:rsidR="001E3BEE" w:rsidRPr="001E3BEE">
        <w:rPr>
          <w:noProof/>
        </w:rPr>
        <w:t>(128,129)</w:t>
      </w:r>
      <w:r w:rsidR="00FA6CBD">
        <w:fldChar w:fldCharType="end"/>
      </w:r>
      <w:r w:rsidR="008E393C">
        <w:t>. The format of this field</w:t>
      </w:r>
      <w:r w:rsidR="000C0E46">
        <w:t xml:space="preserve"> is not explained in the documentation for the SAV, and consequently </w:t>
      </w:r>
      <w:r w:rsidR="004375D0">
        <w:t>implementation was challenging and time-consuming</w:t>
      </w:r>
      <w:r w:rsidR="0013363E">
        <w:fldChar w:fldCharType="begin" w:fldLock="1"/>
      </w:r>
      <w:r w:rsidR="00B1696C">
        <w:instrText>ADDIN CSL_CITATION { "citationItems" : [ { "id" : "ITEM-1", "itemData" : { "author" : [ { "dropping-particle" : "", "family" : "Menzies", "given" : "Chen", "non-dropping-particle" : "", "parse-names" : false, "suffix" : "" } ], "id" : "ITEM-1", "issued" : { "date-parts" : [ [ "2015" ] ] }, "publisher" : "Illumina", "title" : "personal communication by email", "type" : "article" }, "uris" : [ "http://www.mendeley.com/documents/?uuid=d9e57b56-e27c-494b-9999-4eebbabe2505" ] }, { "id" : "ITEM-2", "itemData" : { "URL" : "https://support.illumina.com/content/illumina-support/us/en/sequencing/sequencing_software/sequencing_analysis_viewer_sav.html", "accessed" : { "date-parts" : [ [ "2016", "2", "17" ] ] }, "author" : [ { "dropping-particle" : "", "family" : "Illumina Inc", "given" : "", "non-dropping-particle" : "", "parse-names" : false, "suffix" : "" } ], "id" : "ITEM-2", "issued" : { "date-parts" : [ [ "2016" ] ] }, "title" : "Sequencing Analysis Viewer (SAV)", "type" : "webpage" }, "uris" : [ "http://www.mendeley.com/documents/?uuid=419bd56a-bef6-4778-8301-74ea4cf7400e" ] }, { "id" : "ITEM-3", "itemData" : { "author" : [ { "dropping-particle" : "", "family" : "Illumina Technical Assistance", "given" : "", "non-dropping-particle" : "", "parse-names" : false, "suffix" : "" } ], "id" : "ITEM-3", "issue" : "October 2015", "issued" : { "date-parts" : [ [ "0" ] ] }, "title" : "Sequencing Analysis Viewer v1.10 Software Guide", "type" : "article-journal" }, "uris" : [ "http://www.mendeley.com/documents/?uuid=2784e4de-cb85-4559-8abb-524daee53a53" ] } ], "mendeley" : { "formattedCitation" : "(105,107,130)", "plainTextFormattedCitation" : "(105,107,130)", "previouslyFormattedCitation" : "(105,107,130)" }, "properties" : { "noteIndex" : 0 }, "schema" : "https://github.com/citation-style-language/schema/raw/master/csl-citation.json" }</w:instrText>
      </w:r>
      <w:r w:rsidR="0013363E">
        <w:fldChar w:fldCharType="separate"/>
      </w:r>
      <w:r w:rsidR="001E3BEE" w:rsidRPr="001E3BEE">
        <w:rPr>
          <w:noProof/>
        </w:rPr>
        <w:t>(105,107,130)</w:t>
      </w:r>
      <w:r w:rsidR="0013363E">
        <w:fldChar w:fldCharType="end"/>
      </w:r>
      <w:r w:rsidR="000C0E46">
        <w:t>.</w:t>
      </w:r>
    </w:p>
    <w:p w:rsidR="0013363E" w:rsidRDefault="0013363E" w:rsidP="00576058">
      <w:r>
        <w:t>D</w:t>
      </w:r>
      <w:r w:rsidR="00813685">
        <w:t>ealing with the variable length records of the IndexMetricsOut.bin file</w:t>
      </w:r>
      <w:r w:rsidR="003F09FE">
        <w:t xml:space="preserve"> was also challenging, as, although this was reasonably well explained in the documentation accompanying the SAV, </w:t>
      </w:r>
      <w:r w:rsidR="00350E2D">
        <w:t xml:space="preserve">the </w:t>
      </w:r>
      <w:r w:rsidR="00473429">
        <w:t xml:space="preserve">positions of the bytes encoding the lengths of the strings </w:t>
      </w:r>
      <w:r w:rsidR="006C7F74">
        <w:t>later on in the file were variable depending on the lengths of previous variable length strings</w:t>
      </w:r>
      <w:r w:rsidR="0052209D">
        <w:fldChar w:fldCharType="begin" w:fldLock="1"/>
      </w:r>
      <w:r w:rsidR="00FA6CBD">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mendeley" : { "formattedCitation" : "(105)", "plainTextFormattedCitation" : "(105)", "previouslyFormattedCitation" : "(105)" }, "properties" : { "noteIndex" : 0 }, "schema" : "https://github.com/citation-style-language/schema/raw/master/csl-citation.json" }</w:instrText>
      </w:r>
      <w:r w:rsidR="0052209D">
        <w:fldChar w:fldCharType="separate"/>
      </w:r>
      <w:r w:rsidR="00AB43B7" w:rsidRPr="00AB43B7">
        <w:rPr>
          <w:noProof/>
        </w:rPr>
        <w:t>(105)</w:t>
      </w:r>
      <w:r w:rsidR="0052209D">
        <w:fldChar w:fldCharType="end"/>
      </w:r>
      <w:r w:rsidR="00813685">
        <w:t>.</w:t>
      </w:r>
      <w:r w:rsidR="00303367">
        <w:t xml:space="preserve"> </w:t>
      </w:r>
      <w:r w:rsidR="001D004B">
        <w:t xml:space="preserve">Therefore, a reasonable amount of </w:t>
      </w:r>
      <w:r w:rsidR="00C33391">
        <w:t>initial</w:t>
      </w:r>
      <w:r w:rsidR="001D004B">
        <w:t xml:space="preserve"> parsing and </w:t>
      </w:r>
      <w:r w:rsidR="00C33391">
        <w:t>calculation was required to calculate the length of each record in the bytearray, before parsing to extract required information could begin.</w:t>
      </w:r>
      <w:r w:rsidR="00040BF1">
        <w:t xml:space="preserve"> A further difficulty arose </w:t>
      </w:r>
      <w:r w:rsidR="00325ABF">
        <w:t>because the struct</w:t>
      </w:r>
      <w:r w:rsidR="007A476D">
        <w:t xml:space="preserve"> library </w:t>
      </w:r>
      <w:r w:rsidR="003B782A">
        <w:t xml:space="preserve">unpacks each character in a string as an individual </w:t>
      </w:r>
      <w:r w:rsidR="00567E53">
        <w:t>entry, requiring the strings to be joined back together after unpacking</w:t>
      </w:r>
      <w:r w:rsidR="003B782A">
        <w:t xml:space="preserve">. </w:t>
      </w:r>
      <w:r w:rsidR="00360137">
        <w:t xml:space="preserve">This necessitated identification of the indexes of the string entries in the final output from the parsers, </w:t>
      </w:r>
      <w:r w:rsidR="00AC1157">
        <w:t>to enable this subset of the final output to be retrospectively joined together into a single entry. Unfortunately, i</w:t>
      </w:r>
      <w:r w:rsidR="003B782A">
        <w:t>ssues encountered during this process resulted in</w:t>
      </w:r>
      <w:r w:rsidR="00360137">
        <w:t xml:space="preserve"> a solution that does not </w:t>
      </w:r>
      <w:r w:rsidR="003B782A">
        <w:t>support records where these strings are empty (i.e. there is no sample name), and</w:t>
      </w:r>
      <w:r w:rsidR="00923A07">
        <w:t>, as this situation does not currently arise</w:t>
      </w:r>
      <w:r w:rsidR="00B25CF3">
        <w:t xml:space="preserve"> so rectification is not considered urgent</w:t>
      </w:r>
      <w:r w:rsidR="00923A07">
        <w:t>,</w:t>
      </w:r>
      <w:r w:rsidR="003B782A">
        <w:t xml:space="preserve"> this </w:t>
      </w:r>
      <w:r w:rsidR="00923A07">
        <w:t>has been noted</w:t>
      </w:r>
      <w:r w:rsidR="007A476D">
        <w:t xml:space="preserve"> </w:t>
      </w:r>
      <w:r w:rsidR="00923A07">
        <w:t>and scheduled for repair when time permits.</w:t>
      </w:r>
    </w:p>
    <w:p w:rsidR="00576058" w:rsidRDefault="005F187F" w:rsidP="00576058">
      <w:r>
        <w:t>An overview of the</w:t>
      </w:r>
      <w:r w:rsidR="00912AB9">
        <w:t xml:space="preserve"> functionality of the</w:t>
      </w:r>
      <w:r>
        <w:t xml:space="preserve"> </w:t>
      </w:r>
      <w:r w:rsidR="008A058A">
        <w:t>binary file parsers</w:t>
      </w:r>
      <w:r w:rsidR="00F62E19">
        <w:t>, illustrating the additional requirements of the</w:t>
      </w:r>
      <w:r w:rsidR="00330992">
        <w:t xml:space="preserve"> ExtractionMetricsOut.bin and IndexMetricsOut.bin</w:t>
      </w:r>
      <w:r w:rsidR="00F62E19">
        <w:t xml:space="preserve"> files</w:t>
      </w:r>
      <w:r>
        <w:t xml:space="preserve"> is outlined in Figure </w:t>
      </w:r>
      <w:r w:rsidR="00ED5FAC">
        <w:t>2.5</w:t>
      </w:r>
      <w:r w:rsidR="00F62E19" w:rsidRPr="005F7A7D">
        <w:t>.</w:t>
      </w:r>
    </w:p>
    <w:p w:rsidR="00AE253E" w:rsidRDefault="00AE253E" w:rsidP="00576058"/>
    <w:p w:rsidR="00EE1011" w:rsidRDefault="00EE1011">
      <w:pPr>
        <w:jc w:val="left"/>
      </w:pPr>
    </w:p>
    <w:p w:rsidR="00EE1011" w:rsidRDefault="00EE1011">
      <w:pPr>
        <w:jc w:val="left"/>
        <w:sectPr w:rsidR="00EE1011" w:rsidSect="0088742C">
          <w:footerReference w:type="default" r:id="rId11"/>
          <w:footerReference w:type="first" r:id="rId12"/>
          <w:pgSz w:w="11906" w:h="16838"/>
          <w:pgMar w:top="1134" w:right="1134" w:bottom="1134" w:left="2268" w:header="709" w:footer="709" w:gutter="0"/>
          <w:cols w:space="708"/>
          <w:titlePg/>
          <w:docGrid w:linePitch="360"/>
        </w:sectPr>
      </w:pPr>
    </w:p>
    <w:p w:rsidR="005F187F" w:rsidRDefault="005F187F" w:rsidP="00063891">
      <w:pPr>
        <w:pStyle w:val="FigureHeadings"/>
      </w:pPr>
      <w:r>
        <w:lastRenderedPageBreak/>
        <w:t xml:space="preserve">Figure </w:t>
      </w:r>
      <w:r w:rsidR="00010AF6">
        <w:t>4</w:t>
      </w:r>
      <w:r>
        <w:t xml:space="preserve">: </w:t>
      </w:r>
      <w:r w:rsidR="00063891">
        <w:t>An overview of the</w:t>
      </w:r>
      <w:r w:rsidR="00D80A7C">
        <w:t xml:space="preserve"> InterOp</w:t>
      </w:r>
      <w:r w:rsidR="00063891">
        <w:t xml:space="preserve"> </w:t>
      </w:r>
      <w:r w:rsidR="00D80A7C">
        <w:t>binary file parsers</w:t>
      </w:r>
    </w:p>
    <w:p w:rsidR="005F187F" w:rsidRDefault="00D97F4F" w:rsidP="003F799F">
      <w:pPr>
        <w:jc w:val="center"/>
      </w:pPr>
      <w:r>
        <w:rPr>
          <w:noProof/>
          <w:lang w:eastAsia="en-GB"/>
        </w:rPr>
        <w:drawing>
          <wp:inline distT="0" distB="0" distL="0" distR="0" wp14:anchorId="3F7FE4AA" wp14:editId="2874201B">
            <wp:extent cx="8102611" cy="38023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terOpFil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115606" cy="3808478"/>
                    </a:xfrm>
                    <a:prstGeom prst="rect">
                      <a:avLst/>
                    </a:prstGeom>
                  </pic:spPr>
                </pic:pic>
              </a:graphicData>
            </a:graphic>
          </wp:inline>
        </w:drawing>
      </w:r>
    </w:p>
    <w:p w:rsidR="005F187F" w:rsidRDefault="00010AF6" w:rsidP="00161B57">
      <w:pPr>
        <w:pStyle w:val="FigureLegends"/>
      </w:pPr>
      <w:r>
        <w:t>Figure 4</w:t>
      </w:r>
      <w:bookmarkStart w:id="0" w:name="_GoBack"/>
      <w:bookmarkEnd w:id="0"/>
      <w:r w:rsidR="00D80A7C">
        <w:t>: An overview of the functionality provided by the InterOp binary file parsers. Many of the files use the same parser with two files</w:t>
      </w:r>
      <w:r w:rsidR="005B4B33">
        <w:t xml:space="preserve"> (ExtractionMetricsOut.bin and IndexMetricsOut.bin)</w:t>
      </w:r>
      <w:r w:rsidR="00D80A7C">
        <w:t xml:space="preserve"> requiring custom</w:t>
      </w:r>
      <w:r w:rsidR="005E094D">
        <w:t>ised</w:t>
      </w:r>
      <w:r w:rsidR="00D80A7C">
        <w:t xml:space="preserve"> additional functionality. </w:t>
      </w:r>
      <w:r w:rsidR="007104AA">
        <w:t>A) The functionality for the InterOp files; Quality Metrics, ErrorMetrics, TileMetrics, CorrectedIntensityMetrics in pink, with additional extra steps for ExtractionMetrics in green</w:t>
      </w:r>
      <w:r w:rsidR="00D53DEB">
        <w:t xml:space="preserve"> (dotted lines)</w:t>
      </w:r>
      <w:r w:rsidR="007104AA">
        <w:t>.</w:t>
      </w:r>
      <w:r w:rsidR="000F6050">
        <w:t xml:space="preserve"> The extra steps are required to </w:t>
      </w:r>
      <w:r w:rsidR="00D53DEB">
        <w:t>unpack the date</w:t>
      </w:r>
      <w:r w:rsidR="005217BC">
        <w:t>/</w:t>
      </w:r>
      <w:r w:rsidR="00D53DEB">
        <w:t xml:space="preserve">time field which is </w:t>
      </w:r>
      <w:r w:rsidR="00CC5956">
        <w:t>encoded in the .NET format</w:t>
      </w:r>
      <w:r w:rsidR="00EF6DB5">
        <w:fldChar w:fldCharType="begin" w:fldLock="1"/>
      </w:r>
      <w:r w:rsidR="00B1696C">
        <w:instrText>ADDIN CSL_CITATION { "citationItems" : [ { "id" : "ITEM-1", "itemData" : { "author" : [ { "dropping-particle" : "", "family" : "Menzies", "given" : "Chen", "non-dropping-particle" : "", "parse-names" : false, "suffix" : "" } ], "id" : "ITEM-1", "issued" : { "date-parts" : [ [ "2015" ] ] }, "publisher" : "Illumina", "title" : "personal communication by email", "type" : "article" }, "uris" : [ "http://www.mendeley.com/documents/?uuid=d9e57b56-e27c-494b-9999-4eebbabe2505" ] } ], "mendeley" : { "formattedCitation" : "(130)", "plainTextFormattedCitation" : "(130)", "previouslyFormattedCitation" : "(130)" }, "properties" : { "noteIndex" : 0 }, "schema" : "https://github.com/citation-style-language/schema/raw/master/csl-citation.json" }</w:instrText>
      </w:r>
      <w:r w:rsidR="00EF6DB5">
        <w:fldChar w:fldCharType="separate"/>
      </w:r>
      <w:r w:rsidR="001E3BEE" w:rsidRPr="001E3BEE">
        <w:rPr>
          <w:noProof/>
        </w:rPr>
        <w:t>(130)</w:t>
      </w:r>
      <w:r w:rsidR="00EF6DB5">
        <w:fldChar w:fldCharType="end"/>
      </w:r>
      <w:r w:rsidR="00CC5956">
        <w:t>.</w:t>
      </w:r>
      <w:r w:rsidR="00AA1111">
        <w:t xml:space="preserve"> B) </w:t>
      </w:r>
      <w:r w:rsidR="004B74CC">
        <w:t>The functionality provided for the IndexMetrics file</w:t>
      </w:r>
      <w:r w:rsidR="000D4FE5">
        <w:t xml:space="preserve"> (lilac)</w:t>
      </w:r>
      <w:r w:rsidR="004B74CC">
        <w:t xml:space="preserve">. </w:t>
      </w:r>
      <w:r w:rsidR="000D4FE5">
        <w:t>The record length changes for each sample, therefore there are a number of extra steps required</w:t>
      </w:r>
      <w:r w:rsidR="00E92A25">
        <w:t xml:space="preserve">. </w:t>
      </w:r>
      <w:r w:rsidR="008713C2">
        <w:t xml:space="preserve">It is assumed that the index of the first value indicating the length of the first variable length string is at position 6. </w:t>
      </w:r>
      <w:r w:rsidR="00E92A25">
        <w:t>Purple arrows</w:t>
      </w:r>
      <w:r w:rsidR="008713C2">
        <w:t xml:space="preserve">- the index of the subsequent value is dependent on having the previous value. </w:t>
      </w:r>
      <w:r w:rsidR="00F72CE6">
        <w:t xml:space="preserve">The script </w:t>
      </w:r>
      <w:r w:rsidR="00F332F1">
        <w:t xml:space="preserve">currently </w:t>
      </w:r>
      <w:r w:rsidR="00F72CE6">
        <w:t>does not handle cases where there is no sample name.</w:t>
      </w:r>
      <w:r w:rsidR="00702D9D">
        <w:t xml:space="preserve"> It is necessary to join the </w:t>
      </w:r>
      <w:r w:rsidR="00BA07A1">
        <w:t xml:space="preserve">letters of the </w:t>
      </w:r>
      <w:r w:rsidR="00702D9D">
        <w:t xml:space="preserve">sample name </w:t>
      </w:r>
      <w:r w:rsidR="00BA07A1">
        <w:t>together as the struct library outputs each</w:t>
      </w:r>
      <w:r w:rsidR="009A28E4">
        <w:t xml:space="preserve"> character</w:t>
      </w:r>
      <w:r w:rsidR="00BA07A1">
        <w:t xml:space="preserve"> as an individual letter</w:t>
      </w:r>
      <w:r w:rsidR="00831853">
        <w:fldChar w:fldCharType="begin" w:fldLock="1"/>
      </w:r>
      <w:r w:rsidR="00FA6CBD">
        <w:instrText>ADDIN CSL_CITATION { "citationItems" : [ { "id" : "ITEM-1", "itemData" : { "URL" : "https://docs.python.org/2/library/struct.html", "accessed" : { "date-parts" : [ [ "2016", "2", "27" ] ] }, "author" : [ { "dropping-particle" : "", "family" : "Python Software Foundation", "given" : "", "non-dropping-particle" : "", "parse-names" : false, "suffix" : "" } ], "id" : "ITEM-1", "issued" : { "date-parts" : [ [ "2016" ] ] }, "title" : "7.3. struct \u2014 Interpret strings as packed binary data", "type" : "webpage" }, "uris" : [ "http://www.mendeley.com/documents/?uuid=fd40413f-fa25-4056-85c4-93fd6337620f" ] } ], "mendeley" : { "formattedCitation" : "(127)", "plainTextFormattedCitation" : "(127)", "previouslyFormattedCitation" : "(127)" }, "properties" : { "noteIndex" : 0 }, "schema" : "https://github.com/citation-style-language/schema/raw/master/csl-citation.json" }</w:instrText>
      </w:r>
      <w:r w:rsidR="00831853">
        <w:fldChar w:fldCharType="separate"/>
      </w:r>
      <w:r w:rsidR="00AB43B7" w:rsidRPr="00AB43B7">
        <w:rPr>
          <w:noProof/>
        </w:rPr>
        <w:t>(127)</w:t>
      </w:r>
      <w:r w:rsidR="00831853">
        <w:fldChar w:fldCharType="end"/>
      </w:r>
      <w:r w:rsidR="00BA07A1">
        <w:t>.</w:t>
      </w:r>
    </w:p>
    <w:p w:rsidR="00EE1011" w:rsidRDefault="00EE1011" w:rsidP="00576058">
      <w:pPr>
        <w:sectPr w:rsidR="00EE1011" w:rsidSect="001476B6">
          <w:pgSz w:w="16838" w:h="11906" w:orient="landscape"/>
          <w:pgMar w:top="1134" w:right="1134" w:bottom="1134" w:left="2268" w:header="709" w:footer="709" w:gutter="0"/>
          <w:cols w:space="708"/>
          <w:titlePg/>
          <w:docGrid w:linePitch="360"/>
        </w:sectPr>
      </w:pPr>
    </w:p>
    <w:p w:rsidR="009270C4" w:rsidRDefault="00954A12" w:rsidP="00D675C6">
      <w:r>
        <w:lastRenderedPageBreak/>
        <w:t xml:space="preserve">The </w:t>
      </w:r>
      <w:r w:rsidR="00A47F36">
        <w:t xml:space="preserve">solution to the </w:t>
      </w:r>
      <w:r>
        <w:t>variable length of records in the IndexMetricsOut.bin file</w:t>
      </w:r>
      <w:r w:rsidR="004A1599">
        <w:t xml:space="preserve"> was not optimum as there are</w:t>
      </w:r>
      <w:r w:rsidR="00F70FD5">
        <w:t xml:space="preserve"> now</w:t>
      </w:r>
      <w:r w:rsidR="004A1599">
        <w:t xml:space="preserve"> a number of assumptions in the code, such as</w:t>
      </w:r>
      <w:r w:rsidR="00B92ADF">
        <w:t xml:space="preserve"> a </w:t>
      </w:r>
      <w:r w:rsidR="007A7DD0">
        <w:t>sample must have a name and</w:t>
      </w:r>
      <w:r w:rsidR="004A1599">
        <w:t xml:space="preserve"> </w:t>
      </w:r>
      <w:r w:rsidR="007A7DD0">
        <w:t xml:space="preserve">that </w:t>
      </w:r>
      <w:r w:rsidR="004A1599">
        <w:t>the index of the byte encoding the length of the first string</w:t>
      </w:r>
      <w:r w:rsidR="007A7DD0">
        <w:t xml:space="preserve"> will always be at a certain hard-coded index</w:t>
      </w:r>
      <w:r w:rsidR="004A1599">
        <w:t>, which means that the code is unlikely to be robust to a change in specifications.</w:t>
      </w:r>
      <w:r w:rsidR="00ED4883">
        <w:t xml:space="preserve"> Fortunately, a check to determine whether the </w:t>
      </w:r>
      <w:r w:rsidR="004B3E65">
        <w:t xml:space="preserve">file version number is supported by the script was easy to implement </w:t>
      </w:r>
      <w:r w:rsidR="00ED4883">
        <w:t xml:space="preserve">(Figure </w:t>
      </w:r>
      <w:r w:rsidR="00ED5FAC">
        <w:t>2.5</w:t>
      </w:r>
      <w:r w:rsidR="00ED4883">
        <w:t>, initial step)</w:t>
      </w:r>
      <w:r w:rsidR="004B3E65">
        <w:t xml:space="preserve">, enabling </w:t>
      </w:r>
      <w:r w:rsidR="008F7233">
        <w:t>unsupported file types to be easily identified and remedial action taken</w:t>
      </w:r>
      <w:r w:rsidR="00ED4883">
        <w:t>.</w:t>
      </w:r>
      <w:r w:rsidR="002D21C0">
        <w:t xml:space="preserve"> Furthermore, the</w:t>
      </w:r>
      <w:r w:rsidR="00474CEF">
        <w:t xml:space="preserve"> </w:t>
      </w:r>
      <w:r w:rsidR="00F83332">
        <w:t xml:space="preserve">variable-length-record </w:t>
      </w:r>
      <w:r w:rsidR="00474CEF">
        <w:t>solution requires that the</w:t>
      </w:r>
      <w:r w:rsidR="002D21C0">
        <w:t xml:space="preserve"> IndexMetricsOut binary files are iterated through a number of times, at first to extract information on length of certain variables (e.g. where there are variable sample names, the encoding string varies in length between samples), and subsequently using this information to correctly decode the file. </w:t>
      </w:r>
      <w:r w:rsidR="00D476CB">
        <w:t xml:space="preserve">This, in combination with the number of nested loops within the code, has serious implications for the run time and </w:t>
      </w:r>
      <w:r w:rsidR="00B9254B">
        <w:t>means that parsing a single file can take up to 300 seconds on a standard desktop machine (Intel Core2Duo P8600 2.4Ghz, 8GB RAM)</w:t>
      </w:r>
      <w:r w:rsidR="000E0A23">
        <w:t>.</w:t>
      </w:r>
      <w:r w:rsidR="00A357CB">
        <w:t xml:space="preserve"> There may be ways to reduce the number of times the IndexMetricsOut file is parsed and this will be explored when time permits.</w:t>
      </w:r>
      <w:r w:rsidR="00040A9F">
        <w:t xml:space="preserve"> Additionally</w:t>
      </w:r>
      <w:r w:rsidR="00035735">
        <w:t xml:space="preserve">, it may be possible to remove some of the loops with alternative </w:t>
      </w:r>
      <w:r w:rsidR="002C6FC5">
        <w:t xml:space="preserve">approaches to the problem, such as recursion. This could also help to reduce </w:t>
      </w:r>
      <w:r w:rsidR="00963EEB">
        <w:t xml:space="preserve">the order of the function and </w:t>
      </w:r>
      <w:r w:rsidR="00EF3067">
        <w:t>speed up the program execution</w:t>
      </w:r>
      <w:r w:rsidR="00F20423">
        <w:fldChar w:fldCharType="begin" w:fldLock="1"/>
      </w:r>
      <w:r w:rsidR="00B1696C">
        <w:instrText>ADDIN CSL_CITATION { "citationItems" : [ { "id" : "ITEM-1", "itemData" : { "DOI" : "10.1017/CBO9781107415324.004", "ISBN" : "9788578110796", "ISSN" : "1098-6596", "PMID" : "25246403", "author" : [ { "dropping-particle" : "V.", "family" : "Guttag", "given" : "John", "non-dropping-particle" : "", "parse-names" : false, "suffix" : "" } ], "edition" : "Revised an", "id" : "ITEM-1", "issued" : { "date-parts" : [ [ "2013" ] ] }, "number-of-pages" : "1-298", "publisher" : "The MIT Press", "publisher-place" : "Cambridge, USA", "title" : "Introduction to Computation and Programming Using Python", "type" : "book" }, "uris" : [ "http://www.mendeley.com/documents/?uuid=7ebce55f-7629-456e-809d-81bd905d63c5" ] }, { "id" : "ITEM-2", "itemData" : { "ISBN" : "0971677506", "author" : [ { "dropping-particle" : "", "family" : "Downey", "given" : "Allen", "non-dropping-particle" : "", "parse-names" : false, "suffix" : "" } ], "id" : "ITEM-2", "issue" : "March", "issued" : { "date-parts" : [ [ "2015" ] ] }, "number-of-pages" : "1-218", "publisher" : "GreenTea Press", "publisher-place" : "MA, USA", "title" : "ThinkPython (How to think like a computer scientist)", "type" : "book" }, "uris" : [ "http://www.mendeley.com/documents/?uuid=7485ad7d-7a21-4d41-a3ee-c96179a33193" ] } ], "mendeley" : { "formattedCitation" : "(131,132)", "plainTextFormattedCitation" : "(131,132)", "previouslyFormattedCitation" : "(131,132)" }, "properties" : { "noteIndex" : 0 }, "schema" : "https://github.com/citation-style-language/schema/raw/master/csl-citation.json" }</w:instrText>
      </w:r>
      <w:r w:rsidR="00F20423">
        <w:fldChar w:fldCharType="separate"/>
      </w:r>
      <w:r w:rsidR="001E3BEE" w:rsidRPr="001E3BEE">
        <w:rPr>
          <w:noProof/>
        </w:rPr>
        <w:t>(131,132)</w:t>
      </w:r>
      <w:r w:rsidR="00F20423">
        <w:fldChar w:fldCharType="end"/>
      </w:r>
      <w:r w:rsidR="00EF3067">
        <w:t>.</w:t>
      </w:r>
      <w:r w:rsidR="00DD5E47">
        <w:t xml:space="preserve"> </w:t>
      </w:r>
    </w:p>
    <w:p w:rsidR="00FE7447" w:rsidRDefault="005F4DE6" w:rsidP="00D675C6">
      <w:r>
        <w:t>Although some modularisation has been undertaken, t</w:t>
      </w:r>
      <w:r w:rsidR="00A357CB">
        <w:t xml:space="preserve">he code is still not structured according to best object oriented programming principles, and </w:t>
      </w:r>
      <w:r w:rsidR="00C6596A">
        <w:t>therefore will contain inefficiencies</w:t>
      </w:r>
      <w:r w:rsidR="00AF3927">
        <w:t xml:space="preserve">. </w:t>
      </w:r>
      <w:r w:rsidR="00035EB1">
        <w:t>Improvements in code design could also increase the speed of file parsing</w:t>
      </w:r>
      <w:r w:rsidR="00F20423">
        <w:fldChar w:fldCharType="begin" w:fldLock="1"/>
      </w:r>
      <w:r w:rsidR="00B1696C">
        <w:instrText>ADDIN CSL_CITATION { "citationItems" : [ { "id" : "ITEM-1", "itemData" : { "DOI" : "10.1017/CBO9781107415324.004", "ISBN" : "9788578110796", "ISSN" : "1098-6596", "PMID" : "25246403", "author" : [ { "dropping-particle" : "V.", "family" : "Guttag", "given" : "John", "non-dropping-particle" : "", "parse-names" : false, "suffix" : "" } ], "edition" : "Revised an", "id" : "ITEM-1", "issued" : { "date-parts" : [ [ "2013" ] ] }, "number-of-pages" : "1-298", "publisher" : "The MIT Press", "publisher-place" : "Cambridge, USA", "title" : "Introduction to Computation and Programming Using Python", "type" : "book" }, "uris" : [ "http://www.mendeley.com/documents/?uuid=7ebce55f-7629-456e-809d-81bd905d63c5" ] }, { "id" : "ITEM-2", "itemData" : { "ISBN" : "0971677506", "author" : [ { "dropping-particle" : "", "family" : "Downey", "given" : "Allen", "non-dropping-particle" : "", "parse-names" : false, "suffix" : "" } ], "id" : "ITEM-2", "issue" : "March", "issued" : { "date-parts" : [ [ "2015" ] ] }, "number-of-pages" : "1-218", "publisher" : "GreenTea Press", "publisher-place" : "MA, USA", "title" : "ThinkPython (How to think like a computer scientist)", "type" : "book" }, "uris" : [ "http://www.mendeley.com/documents/?uuid=7485ad7d-7a21-4d41-a3ee-c96179a33193" ] } ], "mendeley" : { "formattedCitation" : "(131,132)", "plainTextFormattedCitation" : "(131,132)", "previouslyFormattedCitation" : "(131,132)" }, "properties" : { "noteIndex" : 0 }, "schema" : "https://github.com/citation-style-language/schema/raw/master/csl-citation.json" }</w:instrText>
      </w:r>
      <w:r w:rsidR="00F20423">
        <w:fldChar w:fldCharType="separate"/>
      </w:r>
      <w:r w:rsidR="001E3BEE" w:rsidRPr="001E3BEE">
        <w:rPr>
          <w:noProof/>
        </w:rPr>
        <w:t>(131,132)</w:t>
      </w:r>
      <w:r w:rsidR="00F20423">
        <w:fldChar w:fldCharType="end"/>
      </w:r>
      <w:r w:rsidR="00AF3927">
        <w:t>.</w:t>
      </w:r>
      <w:r w:rsidR="00EE2848">
        <w:t xml:space="preserve"> </w:t>
      </w:r>
      <w:r w:rsidR="00FE7447">
        <w:t xml:space="preserve">Furthermore, the parsers are currently lacking </w:t>
      </w:r>
      <w:r w:rsidR="00E75D27">
        <w:t>sanity-</w:t>
      </w:r>
      <w:r w:rsidR="00A3409F">
        <w:t>checking of values</w:t>
      </w:r>
      <w:r w:rsidR="00A44FE5">
        <w:t>. As i</w:t>
      </w:r>
      <w:r w:rsidR="00A3409F">
        <w:t xml:space="preserve">ncorrect offsets in applying the </w:t>
      </w:r>
      <w:r w:rsidR="002023C3">
        <w:t>struct library</w:t>
      </w:r>
      <w:r w:rsidR="00B276BD">
        <w:t xml:space="preserve"> often</w:t>
      </w:r>
      <w:r w:rsidR="002023C3">
        <w:t xml:space="preserve"> result</w:t>
      </w:r>
      <w:r w:rsidR="00EA566D">
        <w:t>s</w:t>
      </w:r>
      <w:r w:rsidR="002023C3">
        <w:t xml:space="preserve"> in</w:t>
      </w:r>
      <w:r w:rsidR="00EA566D">
        <w:t xml:space="preserve"> </w:t>
      </w:r>
      <w:r w:rsidR="00B276BD">
        <w:t>data that is far outside the expected range of values or encodes a character that is cl</w:t>
      </w:r>
      <w:r w:rsidR="00ED5FAC">
        <w:t>early incorrect</w:t>
      </w:r>
      <w:r w:rsidR="00A44FE5">
        <w:t>, this would be a relatively simple check to implement and would act as an immediate indicator of problem</w:t>
      </w:r>
      <w:r w:rsidR="003001B0">
        <w:t>s</w:t>
      </w:r>
      <w:r w:rsidR="00A44FE5">
        <w:t xml:space="preserve"> with parsing at runtime</w:t>
      </w:r>
      <w:r w:rsidR="00EA566D">
        <w:fldChar w:fldCharType="begin" w:fldLock="1"/>
      </w:r>
      <w:r w:rsidR="00FA6CBD">
        <w:instrText>ADDIN CSL_CITATION { "citationItems" : [ { "id" : "ITEM-1", "itemData" : { "URL" : "https://docs.python.org/2/library/struct.html", "accessed" : { "date-parts" : [ [ "2016", "2", "27" ] ] }, "author" : [ { "dropping-particle" : "", "family" : "Python Software Foundation", "given" : "", "non-dropping-particle" : "", "parse-names" : false, "suffix" : "" } ], "id" : "ITEM-1", "issued" : { "date-parts" : [ [ "2016" ] ] }, "title" : "7.3. struct \u2014 Interpret strings as packed binary data", "type" : "webpage" }, "uris" : [ "http://www.mendeley.com/documents/?uuid=fd40413f-fa25-4056-85c4-93fd6337620f" ] } ], "mendeley" : { "formattedCitation" : "(127)", "plainTextFormattedCitation" : "(127)", "previouslyFormattedCitation" : "(127)" }, "properties" : { "noteIndex" : 0 }, "schema" : "https://github.com/citation-style-language/schema/raw/master/csl-citation.json" }</w:instrText>
      </w:r>
      <w:r w:rsidR="00EA566D">
        <w:fldChar w:fldCharType="separate"/>
      </w:r>
      <w:r w:rsidR="00AB43B7" w:rsidRPr="00AB43B7">
        <w:rPr>
          <w:noProof/>
        </w:rPr>
        <w:t>(127)</w:t>
      </w:r>
      <w:r w:rsidR="00EA566D">
        <w:fldChar w:fldCharType="end"/>
      </w:r>
      <w:r w:rsidR="00743EA3">
        <w:t xml:space="preserve">. This would </w:t>
      </w:r>
      <w:r w:rsidR="003001B0">
        <w:t>also</w:t>
      </w:r>
      <w:r w:rsidR="00E356CC">
        <w:t xml:space="preserve"> enable prob</w:t>
      </w:r>
      <w:r w:rsidR="002421DC">
        <w:t>lems arising from particular datasets</w:t>
      </w:r>
      <w:r w:rsidR="00E356CC">
        <w:t xml:space="preserve"> violating the assumptions of the code to be immediately identified and rectified.</w:t>
      </w:r>
      <w:r w:rsidR="00743EA3">
        <w:t xml:space="preserve"> </w:t>
      </w:r>
      <w:r w:rsidR="002D21C0">
        <w:t>C</w:t>
      </w:r>
      <w:r w:rsidR="00D05D9D">
        <w:t xml:space="preserve">hanges </w:t>
      </w:r>
      <w:r w:rsidR="002D21C0">
        <w:t xml:space="preserve">to rectify these remaining design limitations within the code </w:t>
      </w:r>
      <w:r w:rsidR="00D05D9D">
        <w:t>are planned for implementation</w:t>
      </w:r>
      <w:r w:rsidR="00324E27">
        <w:t xml:space="preserve"> </w:t>
      </w:r>
      <w:r w:rsidR="00C00A3A">
        <w:t>as part of</w:t>
      </w:r>
      <w:r w:rsidR="00780430">
        <w:t xml:space="preserve"> ongoing maintenance and upgrading</w:t>
      </w:r>
      <w:r w:rsidR="00F20423">
        <w:fldChar w:fldCharType="begin" w:fldLock="1"/>
      </w:r>
      <w:r w:rsidR="00B1696C">
        <w:instrText>ADDIN CSL_CITATION { "citationItems" : [ { "id" : "ITEM-1", "itemData" : { "DOI" : "10.1017/CBO9781107415324.004", "ISBN" : "9788578110796", "ISSN" : "1098-6596", "PMID" : "25246403", "author" : [ { "dropping-particle" : "V.", "family" : "Guttag", "given" : "John", "non-dropping-particle" : "", "parse-names" : false, "suffix" : "" } ], "edition" : "Revised an", "id" : "ITEM-1", "issued" : { "date-parts" : [ [ "2013" ] ] }, "number-of-pages" : "1-298", "publisher" : "The MIT Press", "publisher-place" : "Cambridge, USA", "title" : "Introduction to Computation and Programming Using Python", "type" : "book" }, "uris" : [ "http://www.mendeley.com/documents/?uuid=7ebce55f-7629-456e-809d-81bd905d63c5" ] }, { "id" : "ITEM-2", "itemData" : { "ISBN" : "0971677506", "author" : [ { "dropping-particle" : "", "family" : "Downey", "given" : "Allen", "non-dropping-particle" : "", "parse-names" : false, "suffix" : "" } ], "id" : "ITEM-2", "issue" : "March", "issued" : { "date-parts" : [ [ "2015" ] ] }, "number-of-pages" : "1-218", "publisher" : "GreenTea Press", "publisher-place" : "MA, USA", "title" : "ThinkPython (How to think like a computer scientist)", "type" : "book" }, "uris" : [ "http://www.mendeley.com/documents/?uuid=7485ad7d-7a21-4d41-a3ee-c96179a33193" ] } ], "mendeley" : { "formattedCitation" : "(131,132)", "plainTextFormattedCitation" : "(131,132)", "previouslyFormattedCitation" : "(131,132)" }, "properties" : { "noteIndex" : 0 }, "schema" : "https://github.com/citation-style-language/schema/raw/master/csl-citation.json" }</w:instrText>
      </w:r>
      <w:r w:rsidR="00F20423">
        <w:fldChar w:fldCharType="separate"/>
      </w:r>
      <w:r w:rsidR="001E3BEE" w:rsidRPr="001E3BEE">
        <w:rPr>
          <w:noProof/>
        </w:rPr>
        <w:t>(131,132)</w:t>
      </w:r>
      <w:r w:rsidR="00F20423">
        <w:fldChar w:fldCharType="end"/>
      </w:r>
      <w:r w:rsidR="00F20423">
        <w:t>.</w:t>
      </w:r>
    </w:p>
    <w:p w:rsidR="00CB3E30" w:rsidRDefault="00CB3E30">
      <w:pPr>
        <w:jc w:val="left"/>
      </w:pPr>
      <w:r>
        <w:br w:type="page"/>
      </w:r>
    </w:p>
    <w:sectPr w:rsidR="00CB3E30" w:rsidSect="0088742C">
      <w:pgSz w:w="11906" w:h="16838"/>
      <w:pgMar w:top="1134" w:right="1134" w:bottom="1134"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5332" w:rsidRDefault="00F05332" w:rsidP="009355F4">
      <w:r>
        <w:separator/>
      </w:r>
    </w:p>
  </w:endnote>
  <w:endnote w:type="continuationSeparator" w:id="0">
    <w:p w:rsidR="00F05332" w:rsidRDefault="00F05332" w:rsidP="00935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9412980"/>
      <w:docPartObj>
        <w:docPartGallery w:val="Page Numbers (Bottom of Page)"/>
        <w:docPartUnique/>
      </w:docPartObj>
    </w:sdtPr>
    <w:sdtEndPr>
      <w:rPr>
        <w:noProof/>
      </w:rPr>
    </w:sdtEndPr>
    <w:sdtContent>
      <w:p w:rsidR="00655DEA" w:rsidRDefault="00655DEA">
        <w:pPr>
          <w:pStyle w:val="Footer"/>
          <w:jc w:val="right"/>
        </w:pPr>
        <w:r>
          <w:fldChar w:fldCharType="begin"/>
        </w:r>
        <w:r>
          <w:instrText xml:space="preserve"> PAGE   \* MERGEFORMAT </w:instrText>
        </w:r>
        <w:r>
          <w:fldChar w:fldCharType="separate"/>
        </w:r>
        <w:r w:rsidR="00010AF6">
          <w:rPr>
            <w:noProof/>
          </w:rPr>
          <w:t>11</w:t>
        </w:r>
        <w:r>
          <w:rPr>
            <w:noProof/>
          </w:rPr>
          <w:fldChar w:fldCharType="end"/>
        </w:r>
      </w:p>
    </w:sdtContent>
  </w:sdt>
  <w:p w:rsidR="00655DEA" w:rsidRDefault="00655D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6126359"/>
      <w:docPartObj>
        <w:docPartGallery w:val="Page Numbers (Bottom of Page)"/>
        <w:docPartUnique/>
      </w:docPartObj>
    </w:sdtPr>
    <w:sdtEndPr>
      <w:rPr>
        <w:noProof/>
      </w:rPr>
    </w:sdtEndPr>
    <w:sdtContent>
      <w:p w:rsidR="00655DEA" w:rsidRDefault="00655DEA">
        <w:pPr>
          <w:pStyle w:val="Footer"/>
          <w:jc w:val="right"/>
        </w:pPr>
        <w:r>
          <w:fldChar w:fldCharType="begin"/>
        </w:r>
        <w:r>
          <w:instrText xml:space="preserve"> PAGE   \* MERGEFORMAT </w:instrText>
        </w:r>
        <w:r>
          <w:fldChar w:fldCharType="separate"/>
        </w:r>
        <w:r w:rsidR="00010AF6">
          <w:rPr>
            <w:noProof/>
          </w:rPr>
          <w:t>10</w:t>
        </w:r>
        <w:r>
          <w:rPr>
            <w:noProof/>
          </w:rPr>
          <w:fldChar w:fldCharType="end"/>
        </w:r>
      </w:p>
    </w:sdtContent>
  </w:sdt>
  <w:p w:rsidR="00655DEA" w:rsidRDefault="00655D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5332" w:rsidRDefault="00F05332" w:rsidP="009355F4">
      <w:r>
        <w:separator/>
      </w:r>
    </w:p>
  </w:footnote>
  <w:footnote w:type="continuationSeparator" w:id="0">
    <w:p w:rsidR="00F05332" w:rsidRDefault="00F05332" w:rsidP="009355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131E4"/>
    <w:multiLevelType w:val="hybridMultilevel"/>
    <w:tmpl w:val="B12A44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8C246E"/>
    <w:multiLevelType w:val="hybridMultilevel"/>
    <w:tmpl w:val="7270BA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6D732E"/>
    <w:multiLevelType w:val="hybridMultilevel"/>
    <w:tmpl w:val="041CF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142F19"/>
    <w:multiLevelType w:val="hybridMultilevel"/>
    <w:tmpl w:val="854E7A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7A0D0A"/>
    <w:multiLevelType w:val="hybridMultilevel"/>
    <w:tmpl w:val="B56ED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58013F"/>
    <w:multiLevelType w:val="hybridMultilevel"/>
    <w:tmpl w:val="838C09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9B374A"/>
    <w:multiLevelType w:val="hybridMultilevel"/>
    <w:tmpl w:val="A446A0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5B1F4E"/>
    <w:multiLevelType w:val="hybridMultilevel"/>
    <w:tmpl w:val="4A1A59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E6439A"/>
    <w:multiLevelType w:val="hybridMultilevel"/>
    <w:tmpl w:val="68727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A91FA9"/>
    <w:multiLevelType w:val="hybridMultilevel"/>
    <w:tmpl w:val="3B7666B2"/>
    <w:lvl w:ilvl="0" w:tplc="E320F1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CF53AC"/>
    <w:multiLevelType w:val="hybridMultilevel"/>
    <w:tmpl w:val="803AD5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8143E8"/>
    <w:multiLevelType w:val="hybridMultilevel"/>
    <w:tmpl w:val="D84C7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014DFA"/>
    <w:multiLevelType w:val="hybridMultilevel"/>
    <w:tmpl w:val="10223F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2D2FE2"/>
    <w:multiLevelType w:val="hybridMultilevel"/>
    <w:tmpl w:val="587CF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644E3D"/>
    <w:multiLevelType w:val="hybridMultilevel"/>
    <w:tmpl w:val="B4B2C202"/>
    <w:lvl w:ilvl="0" w:tplc="6FCA05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19130D0"/>
    <w:multiLevelType w:val="hybridMultilevel"/>
    <w:tmpl w:val="96362F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4024EAD"/>
    <w:multiLevelType w:val="hybridMultilevel"/>
    <w:tmpl w:val="EE6E8D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5D30205"/>
    <w:multiLevelType w:val="hybridMultilevel"/>
    <w:tmpl w:val="C4765B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BB92BFD"/>
    <w:multiLevelType w:val="hybridMultilevel"/>
    <w:tmpl w:val="7FA0AB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17"/>
  </w:num>
  <w:num w:numId="4">
    <w:abstractNumId w:val="10"/>
  </w:num>
  <w:num w:numId="5">
    <w:abstractNumId w:val="16"/>
  </w:num>
  <w:num w:numId="6">
    <w:abstractNumId w:val="12"/>
  </w:num>
  <w:num w:numId="7">
    <w:abstractNumId w:val="11"/>
  </w:num>
  <w:num w:numId="8">
    <w:abstractNumId w:val="18"/>
  </w:num>
  <w:num w:numId="9">
    <w:abstractNumId w:val="2"/>
  </w:num>
  <w:num w:numId="10">
    <w:abstractNumId w:val="5"/>
  </w:num>
  <w:num w:numId="11">
    <w:abstractNumId w:val="15"/>
  </w:num>
  <w:num w:numId="12">
    <w:abstractNumId w:val="0"/>
  </w:num>
  <w:num w:numId="13">
    <w:abstractNumId w:val="8"/>
  </w:num>
  <w:num w:numId="14">
    <w:abstractNumId w:val="7"/>
  </w:num>
  <w:num w:numId="15">
    <w:abstractNumId w:val="4"/>
  </w:num>
  <w:num w:numId="16">
    <w:abstractNumId w:val="3"/>
  </w:num>
  <w:num w:numId="17">
    <w:abstractNumId w:val="13"/>
  </w:num>
  <w:num w:numId="18">
    <w:abstractNumId w:val="1"/>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6537"/>
    <w:rsid w:val="00000336"/>
    <w:rsid w:val="0000058A"/>
    <w:rsid w:val="000006E3"/>
    <w:rsid w:val="00000A37"/>
    <w:rsid w:val="00000CB8"/>
    <w:rsid w:val="00000D52"/>
    <w:rsid w:val="00000FC5"/>
    <w:rsid w:val="00001005"/>
    <w:rsid w:val="000014AA"/>
    <w:rsid w:val="00002378"/>
    <w:rsid w:val="00002674"/>
    <w:rsid w:val="000029B8"/>
    <w:rsid w:val="00002BB8"/>
    <w:rsid w:val="0000416B"/>
    <w:rsid w:val="00004323"/>
    <w:rsid w:val="000043B1"/>
    <w:rsid w:val="00004D8C"/>
    <w:rsid w:val="000055B9"/>
    <w:rsid w:val="0000604B"/>
    <w:rsid w:val="000063AB"/>
    <w:rsid w:val="0000644E"/>
    <w:rsid w:val="000068BF"/>
    <w:rsid w:val="00006BDD"/>
    <w:rsid w:val="00006DB2"/>
    <w:rsid w:val="00006F84"/>
    <w:rsid w:val="00006FD5"/>
    <w:rsid w:val="000070E4"/>
    <w:rsid w:val="000071C6"/>
    <w:rsid w:val="00007FE4"/>
    <w:rsid w:val="000101E8"/>
    <w:rsid w:val="00010856"/>
    <w:rsid w:val="00010ABD"/>
    <w:rsid w:val="00010AF6"/>
    <w:rsid w:val="00010BB7"/>
    <w:rsid w:val="00010BF3"/>
    <w:rsid w:val="00010DCF"/>
    <w:rsid w:val="00010E92"/>
    <w:rsid w:val="0001145E"/>
    <w:rsid w:val="00011637"/>
    <w:rsid w:val="0001190E"/>
    <w:rsid w:val="0001254D"/>
    <w:rsid w:val="0001261C"/>
    <w:rsid w:val="00012BEB"/>
    <w:rsid w:val="00012DAD"/>
    <w:rsid w:val="00012E66"/>
    <w:rsid w:val="00013004"/>
    <w:rsid w:val="0001425A"/>
    <w:rsid w:val="00014DC1"/>
    <w:rsid w:val="00014DCD"/>
    <w:rsid w:val="000156AC"/>
    <w:rsid w:val="00015DBA"/>
    <w:rsid w:val="00016CE7"/>
    <w:rsid w:val="00016E52"/>
    <w:rsid w:val="00017198"/>
    <w:rsid w:val="00017287"/>
    <w:rsid w:val="000172B3"/>
    <w:rsid w:val="000172EE"/>
    <w:rsid w:val="000177A2"/>
    <w:rsid w:val="00020220"/>
    <w:rsid w:val="00020279"/>
    <w:rsid w:val="000207F2"/>
    <w:rsid w:val="00020BE7"/>
    <w:rsid w:val="00020CEF"/>
    <w:rsid w:val="00021073"/>
    <w:rsid w:val="00021602"/>
    <w:rsid w:val="0002247B"/>
    <w:rsid w:val="00022687"/>
    <w:rsid w:val="000229AA"/>
    <w:rsid w:val="00022B1F"/>
    <w:rsid w:val="00022B40"/>
    <w:rsid w:val="00022BCD"/>
    <w:rsid w:val="00022FA8"/>
    <w:rsid w:val="000236DD"/>
    <w:rsid w:val="00023D1E"/>
    <w:rsid w:val="0002407F"/>
    <w:rsid w:val="00024384"/>
    <w:rsid w:val="000247DA"/>
    <w:rsid w:val="00024BA7"/>
    <w:rsid w:val="00024F53"/>
    <w:rsid w:val="00024F9F"/>
    <w:rsid w:val="00025347"/>
    <w:rsid w:val="0002535D"/>
    <w:rsid w:val="000255AE"/>
    <w:rsid w:val="00025714"/>
    <w:rsid w:val="0002684A"/>
    <w:rsid w:val="00026AB0"/>
    <w:rsid w:val="0002719F"/>
    <w:rsid w:val="000279D8"/>
    <w:rsid w:val="00027EB2"/>
    <w:rsid w:val="00027FD1"/>
    <w:rsid w:val="00030070"/>
    <w:rsid w:val="0003041D"/>
    <w:rsid w:val="00030627"/>
    <w:rsid w:val="0003078F"/>
    <w:rsid w:val="00031215"/>
    <w:rsid w:val="000314AA"/>
    <w:rsid w:val="0003165B"/>
    <w:rsid w:val="000317B5"/>
    <w:rsid w:val="000318D2"/>
    <w:rsid w:val="00031BE1"/>
    <w:rsid w:val="00031E22"/>
    <w:rsid w:val="00031E37"/>
    <w:rsid w:val="00031E84"/>
    <w:rsid w:val="00031FCD"/>
    <w:rsid w:val="000325F2"/>
    <w:rsid w:val="0003265C"/>
    <w:rsid w:val="00033357"/>
    <w:rsid w:val="00033592"/>
    <w:rsid w:val="000336B5"/>
    <w:rsid w:val="00033C04"/>
    <w:rsid w:val="000344EB"/>
    <w:rsid w:val="00034794"/>
    <w:rsid w:val="000349F4"/>
    <w:rsid w:val="00034A9A"/>
    <w:rsid w:val="00035735"/>
    <w:rsid w:val="000358D8"/>
    <w:rsid w:val="00035EB1"/>
    <w:rsid w:val="00035F1F"/>
    <w:rsid w:val="00035F45"/>
    <w:rsid w:val="000367DD"/>
    <w:rsid w:val="00036951"/>
    <w:rsid w:val="0003739C"/>
    <w:rsid w:val="000377E7"/>
    <w:rsid w:val="00037967"/>
    <w:rsid w:val="00037C9F"/>
    <w:rsid w:val="00037D97"/>
    <w:rsid w:val="0004092B"/>
    <w:rsid w:val="00040A9F"/>
    <w:rsid w:val="00040BEE"/>
    <w:rsid w:val="00040BF1"/>
    <w:rsid w:val="00040BF7"/>
    <w:rsid w:val="000413BF"/>
    <w:rsid w:val="00041DBC"/>
    <w:rsid w:val="00041F7F"/>
    <w:rsid w:val="000420C3"/>
    <w:rsid w:val="0004280E"/>
    <w:rsid w:val="00042DAB"/>
    <w:rsid w:val="00043078"/>
    <w:rsid w:val="00043545"/>
    <w:rsid w:val="000437D2"/>
    <w:rsid w:val="0004380A"/>
    <w:rsid w:val="00043943"/>
    <w:rsid w:val="00043A3C"/>
    <w:rsid w:val="00043ECE"/>
    <w:rsid w:val="0004407D"/>
    <w:rsid w:val="00044095"/>
    <w:rsid w:val="000442DE"/>
    <w:rsid w:val="0004445E"/>
    <w:rsid w:val="0004463F"/>
    <w:rsid w:val="00044717"/>
    <w:rsid w:val="00044B76"/>
    <w:rsid w:val="00044D18"/>
    <w:rsid w:val="0004550D"/>
    <w:rsid w:val="00045521"/>
    <w:rsid w:val="0004611D"/>
    <w:rsid w:val="0004647F"/>
    <w:rsid w:val="000465AD"/>
    <w:rsid w:val="00046D57"/>
    <w:rsid w:val="000477BF"/>
    <w:rsid w:val="000505F7"/>
    <w:rsid w:val="00050801"/>
    <w:rsid w:val="000510C6"/>
    <w:rsid w:val="0005136E"/>
    <w:rsid w:val="00051890"/>
    <w:rsid w:val="000522AB"/>
    <w:rsid w:val="00052753"/>
    <w:rsid w:val="00052953"/>
    <w:rsid w:val="00053325"/>
    <w:rsid w:val="00053E46"/>
    <w:rsid w:val="0005475D"/>
    <w:rsid w:val="00054794"/>
    <w:rsid w:val="00054D72"/>
    <w:rsid w:val="0005580F"/>
    <w:rsid w:val="00055DF0"/>
    <w:rsid w:val="00056516"/>
    <w:rsid w:val="0005708A"/>
    <w:rsid w:val="000571C1"/>
    <w:rsid w:val="000571CA"/>
    <w:rsid w:val="00057252"/>
    <w:rsid w:val="000574C7"/>
    <w:rsid w:val="00057B87"/>
    <w:rsid w:val="00057CDD"/>
    <w:rsid w:val="00057D27"/>
    <w:rsid w:val="000609F6"/>
    <w:rsid w:val="00060C85"/>
    <w:rsid w:val="00061084"/>
    <w:rsid w:val="000614C9"/>
    <w:rsid w:val="000619BB"/>
    <w:rsid w:val="00061BF5"/>
    <w:rsid w:val="00061C5B"/>
    <w:rsid w:val="00062125"/>
    <w:rsid w:val="000622E8"/>
    <w:rsid w:val="00062F04"/>
    <w:rsid w:val="00063891"/>
    <w:rsid w:val="00063D63"/>
    <w:rsid w:val="00063E73"/>
    <w:rsid w:val="000648B0"/>
    <w:rsid w:val="00064CED"/>
    <w:rsid w:val="00064CFF"/>
    <w:rsid w:val="000665AD"/>
    <w:rsid w:val="00066999"/>
    <w:rsid w:val="00066A3E"/>
    <w:rsid w:val="00066A91"/>
    <w:rsid w:val="00066FDF"/>
    <w:rsid w:val="0006702B"/>
    <w:rsid w:val="000676EA"/>
    <w:rsid w:val="00067768"/>
    <w:rsid w:val="00067D80"/>
    <w:rsid w:val="0007084F"/>
    <w:rsid w:val="000708B0"/>
    <w:rsid w:val="000712A9"/>
    <w:rsid w:val="0007135C"/>
    <w:rsid w:val="00071790"/>
    <w:rsid w:val="00071A63"/>
    <w:rsid w:val="00072179"/>
    <w:rsid w:val="0007294E"/>
    <w:rsid w:val="00072C06"/>
    <w:rsid w:val="00072E12"/>
    <w:rsid w:val="00073A2D"/>
    <w:rsid w:val="00073AD7"/>
    <w:rsid w:val="00074079"/>
    <w:rsid w:val="00074965"/>
    <w:rsid w:val="00074FC3"/>
    <w:rsid w:val="0007529D"/>
    <w:rsid w:val="000757EE"/>
    <w:rsid w:val="00075D69"/>
    <w:rsid w:val="00075F00"/>
    <w:rsid w:val="00076455"/>
    <w:rsid w:val="00076576"/>
    <w:rsid w:val="00077150"/>
    <w:rsid w:val="00077399"/>
    <w:rsid w:val="0007767F"/>
    <w:rsid w:val="000776AF"/>
    <w:rsid w:val="00077B2A"/>
    <w:rsid w:val="00077BD7"/>
    <w:rsid w:val="00080229"/>
    <w:rsid w:val="00080283"/>
    <w:rsid w:val="000809B1"/>
    <w:rsid w:val="00081A72"/>
    <w:rsid w:val="000820A2"/>
    <w:rsid w:val="000821CE"/>
    <w:rsid w:val="000822E1"/>
    <w:rsid w:val="0008230A"/>
    <w:rsid w:val="00082358"/>
    <w:rsid w:val="000828E9"/>
    <w:rsid w:val="00082E45"/>
    <w:rsid w:val="00082FD7"/>
    <w:rsid w:val="00083534"/>
    <w:rsid w:val="000836B4"/>
    <w:rsid w:val="00083B1E"/>
    <w:rsid w:val="00083B60"/>
    <w:rsid w:val="000840CE"/>
    <w:rsid w:val="00084543"/>
    <w:rsid w:val="000849F0"/>
    <w:rsid w:val="00084DF2"/>
    <w:rsid w:val="00084E13"/>
    <w:rsid w:val="000855FA"/>
    <w:rsid w:val="000859EE"/>
    <w:rsid w:val="00085D0A"/>
    <w:rsid w:val="00085F53"/>
    <w:rsid w:val="00086083"/>
    <w:rsid w:val="00086534"/>
    <w:rsid w:val="00086E62"/>
    <w:rsid w:val="00087196"/>
    <w:rsid w:val="00087AC5"/>
    <w:rsid w:val="0009078C"/>
    <w:rsid w:val="00090ABF"/>
    <w:rsid w:val="00090BA3"/>
    <w:rsid w:val="00091990"/>
    <w:rsid w:val="00091DF0"/>
    <w:rsid w:val="00091F2A"/>
    <w:rsid w:val="000927BD"/>
    <w:rsid w:val="000928EB"/>
    <w:rsid w:val="00092900"/>
    <w:rsid w:val="000929F0"/>
    <w:rsid w:val="00092CA6"/>
    <w:rsid w:val="00092DC0"/>
    <w:rsid w:val="000930F0"/>
    <w:rsid w:val="0009358D"/>
    <w:rsid w:val="000935B0"/>
    <w:rsid w:val="00093A13"/>
    <w:rsid w:val="00093B3B"/>
    <w:rsid w:val="00093B62"/>
    <w:rsid w:val="000942DD"/>
    <w:rsid w:val="0009431E"/>
    <w:rsid w:val="0009440B"/>
    <w:rsid w:val="000944CD"/>
    <w:rsid w:val="00094671"/>
    <w:rsid w:val="00094E77"/>
    <w:rsid w:val="00095184"/>
    <w:rsid w:val="00095716"/>
    <w:rsid w:val="00095B0D"/>
    <w:rsid w:val="00095D50"/>
    <w:rsid w:val="00096271"/>
    <w:rsid w:val="00097352"/>
    <w:rsid w:val="000973CD"/>
    <w:rsid w:val="00097959"/>
    <w:rsid w:val="00097BEA"/>
    <w:rsid w:val="00097E1E"/>
    <w:rsid w:val="000A08CA"/>
    <w:rsid w:val="000A103B"/>
    <w:rsid w:val="000A1430"/>
    <w:rsid w:val="000A1829"/>
    <w:rsid w:val="000A18BE"/>
    <w:rsid w:val="000A22CF"/>
    <w:rsid w:val="000A2B28"/>
    <w:rsid w:val="000A300E"/>
    <w:rsid w:val="000A3AAF"/>
    <w:rsid w:val="000A3F44"/>
    <w:rsid w:val="000A4F32"/>
    <w:rsid w:val="000A56A4"/>
    <w:rsid w:val="000A6C1A"/>
    <w:rsid w:val="000A6F4F"/>
    <w:rsid w:val="000A7654"/>
    <w:rsid w:val="000A7749"/>
    <w:rsid w:val="000B0128"/>
    <w:rsid w:val="000B07CF"/>
    <w:rsid w:val="000B0F5C"/>
    <w:rsid w:val="000B12C9"/>
    <w:rsid w:val="000B2536"/>
    <w:rsid w:val="000B26A6"/>
    <w:rsid w:val="000B27AE"/>
    <w:rsid w:val="000B29C9"/>
    <w:rsid w:val="000B2CE2"/>
    <w:rsid w:val="000B2DC5"/>
    <w:rsid w:val="000B2EC3"/>
    <w:rsid w:val="000B2F87"/>
    <w:rsid w:val="000B34DA"/>
    <w:rsid w:val="000B395D"/>
    <w:rsid w:val="000B3A34"/>
    <w:rsid w:val="000B3E15"/>
    <w:rsid w:val="000B40EE"/>
    <w:rsid w:val="000B436C"/>
    <w:rsid w:val="000B46EC"/>
    <w:rsid w:val="000B47D3"/>
    <w:rsid w:val="000B4838"/>
    <w:rsid w:val="000B4B16"/>
    <w:rsid w:val="000B516C"/>
    <w:rsid w:val="000B5499"/>
    <w:rsid w:val="000B5B71"/>
    <w:rsid w:val="000B5E46"/>
    <w:rsid w:val="000B6142"/>
    <w:rsid w:val="000B642E"/>
    <w:rsid w:val="000B653E"/>
    <w:rsid w:val="000B6B7C"/>
    <w:rsid w:val="000B77F8"/>
    <w:rsid w:val="000C0587"/>
    <w:rsid w:val="000C0900"/>
    <w:rsid w:val="000C0E46"/>
    <w:rsid w:val="000C201E"/>
    <w:rsid w:val="000C26F7"/>
    <w:rsid w:val="000C294C"/>
    <w:rsid w:val="000C2E51"/>
    <w:rsid w:val="000C2F32"/>
    <w:rsid w:val="000C35A2"/>
    <w:rsid w:val="000C35BC"/>
    <w:rsid w:val="000C37FF"/>
    <w:rsid w:val="000C38D1"/>
    <w:rsid w:val="000C3F00"/>
    <w:rsid w:val="000C4194"/>
    <w:rsid w:val="000C478C"/>
    <w:rsid w:val="000C5365"/>
    <w:rsid w:val="000C54AF"/>
    <w:rsid w:val="000C5A36"/>
    <w:rsid w:val="000C5A45"/>
    <w:rsid w:val="000C61C8"/>
    <w:rsid w:val="000C642B"/>
    <w:rsid w:val="000C711A"/>
    <w:rsid w:val="000C7228"/>
    <w:rsid w:val="000C7480"/>
    <w:rsid w:val="000C771B"/>
    <w:rsid w:val="000C787D"/>
    <w:rsid w:val="000C7B6A"/>
    <w:rsid w:val="000D060B"/>
    <w:rsid w:val="000D0A36"/>
    <w:rsid w:val="000D0B96"/>
    <w:rsid w:val="000D0DB5"/>
    <w:rsid w:val="000D1349"/>
    <w:rsid w:val="000D1571"/>
    <w:rsid w:val="000D1722"/>
    <w:rsid w:val="000D1BDD"/>
    <w:rsid w:val="000D205F"/>
    <w:rsid w:val="000D231D"/>
    <w:rsid w:val="000D27CF"/>
    <w:rsid w:val="000D29F4"/>
    <w:rsid w:val="000D2EED"/>
    <w:rsid w:val="000D2F45"/>
    <w:rsid w:val="000D3212"/>
    <w:rsid w:val="000D3215"/>
    <w:rsid w:val="000D38BE"/>
    <w:rsid w:val="000D3EF5"/>
    <w:rsid w:val="000D41BF"/>
    <w:rsid w:val="000D448C"/>
    <w:rsid w:val="000D48A0"/>
    <w:rsid w:val="000D4DC5"/>
    <w:rsid w:val="000D4F3D"/>
    <w:rsid w:val="000D4FE5"/>
    <w:rsid w:val="000D5E1D"/>
    <w:rsid w:val="000D5FF5"/>
    <w:rsid w:val="000D61CE"/>
    <w:rsid w:val="000D6597"/>
    <w:rsid w:val="000D6618"/>
    <w:rsid w:val="000D6A16"/>
    <w:rsid w:val="000D7CAE"/>
    <w:rsid w:val="000E0421"/>
    <w:rsid w:val="000E06D6"/>
    <w:rsid w:val="000E0A1F"/>
    <w:rsid w:val="000E0A23"/>
    <w:rsid w:val="000E0B68"/>
    <w:rsid w:val="000E1348"/>
    <w:rsid w:val="000E13D0"/>
    <w:rsid w:val="000E19AB"/>
    <w:rsid w:val="000E1A20"/>
    <w:rsid w:val="000E2236"/>
    <w:rsid w:val="000E2346"/>
    <w:rsid w:val="000E254A"/>
    <w:rsid w:val="000E2761"/>
    <w:rsid w:val="000E3074"/>
    <w:rsid w:val="000E351B"/>
    <w:rsid w:val="000E388C"/>
    <w:rsid w:val="000E3E14"/>
    <w:rsid w:val="000E3FEB"/>
    <w:rsid w:val="000E4642"/>
    <w:rsid w:val="000E4749"/>
    <w:rsid w:val="000E49FF"/>
    <w:rsid w:val="000E604B"/>
    <w:rsid w:val="000E6C14"/>
    <w:rsid w:val="000E6FA2"/>
    <w:rsid w:val="000E707A"/>
    <w:rsid w:val="000E71DA"/>
    <w:rsid w:val="000E79E4"/>
    <w:rsid w:val="000E79EF"/>
    <w:rsid w:val="000E7AB3"/>
    <w:rsid w:val="000E7B23"/>
    <w:rsid w:val="000E7FC7"/>
    <w:rsid w:val="000F00F5"/>
    <w:rsid w:val="000F01AC"/>
    <w:rsid w:val="000F09BB"/>
    <w:rsid w:val="000F0A67"/>
    <w:rsid w:val="000F0D91"/>
    <w:rsid w:val="000F10FA"/>
    <w:rsid w:val="000F2408"/>
    <w:rsid w:val="000F257B"/>
    <w:rsid w:val="000F2601"/>
    <w:rsid w:val="000F2A23"/>
    <w:rsid w:val="000F2AEB"/>
    <w:rsid w:val="000F343D"/>
    <w:rsid w:val="000F361F"/>
    <w:rsid w:val="000F3C99"/>
    <w:rsid w:val="000F3FE2"/>
    <w:rsid w:val="000F4279"/>
    <w:rsid w:val="000F4CED"/>
    <w:rsid w:val="000F4D3C"/>
    <w:rsid w:val="000F6050"/>
    <w:rsid w:val="000F6179"/>
    <w:rsid w:val="000F69B9"/>
    <w:rsid w:val="000F6A4A"/>
    <w:rsid w:val="000F6A8A"/>
    <w:rsid w:val="000F7022"/>
    <w:rsid w:val="000F7031"/>
    <w:rsid w:val="000F7088"/>
    <w:rsid w:val="000F7295"/>
    <w:rsid w:val="000F7C22"/>
    <w:rsid w:val="000F7E4F"/>
    <w:rsid w:val="0010015C"/>
    <w:rsid w:val="001003FE"/>
    <w:rsid w:val="00100CD8"/>
    <w:rsid w:val="00100E27"/>
    <w:rsid w:val="00101255"/>
    <w:rsid w:val="00101BD8"/>
    <w:rsid w:val="00101CB2"/>
    <w:rsid w:val="0010231C"/>
    <w:rsid w:val="001028F4"/>
    <w:rsid w:val="00102CEB"/>
    <w:rsid w:val="00102DFF"/>
    <w:rsid w:val="00102E04"/>
    <w:rsid w:val="001030D7"/>
    <w:rsid w:val="001031C1"/>
    <w:rsid w:val="00103681"/>
    <w:rsid w:val="00103AB2"/>
    <w:rsid w:val="00104398"/>
    <w:rsid w:val="00105228"/>
    <w:rsid w:val="001052A6"/>
    <w:rsid w:val="0010637E"/>
    <w:rsid w:val="0010652B"/>
    <w:rsid w:val="001067B8"/>
    <w:rsid w:val="00106881"/>
    <w:rsid w:val="00106A2B"/>
    <w:rsid w:val="00106C0B"/>
    <w:rsid w:val="00106D2E"/>
    <w:rsid w:val="00107AA2"/>
    <w:rsid w:val="00107C44"/>
    <w:rsid w:val="001107D9"/>
    <w:rsid w:val="00110C0E"/>
    <w:rsid w:val="00110EF4"/>
    <w:rsid w:val="00111308"/>
    <w:rsid w:val="0011138D"/>
    <w:rsid w:val="00111551"/>
    <w:rsid w:val="001115D1"/>
    <w:rsid w:val="001116E8"/>
    <w:rsid w:val="00111BBC"/>
    <w:rsid w:val="00111CFD"/>
    <w:rsid w:val="00112001"/>
    <w:rsid w:val="00112137"/>
    <w:rsid w:val="00112235"/>
    <w:rsid w:val="00112656"/>
    <w:rsid w:val="0011285A"/>
    <w:rsid w:val="00112C37"/>
    <w:rsid w:val="00112ED0"/>
    <w:rsid w:val="001135EA"/>
    <w:rsid w:val="00113606"/>
    <w:rsid w:val="0011393F"/>
    <w:rsid w:val="00113E6F"/>
    <w:rsid w:val="0011410E"/>
    <w:rsid w:val="001142C6"/>
    <w:rsid w:val="001146F3"/>
    <w:rsid w:val="001153AD"/>
    <w:rsid w:val="001158E9"/>
    <w:rsid w:val="00115A32"/>
    <w:rsid w:val="00115E59"/>
    <w:rsid w:val="001160CB"/>
    <w:rsid w:val="00116309"/>
    <w:rsid w:val="0011654C"/>
    <w:rsid w:val="00116764"/>
    <w:rsid w:val="00116D08"/>
    <w:rsid w:val="001172DD"/>
    <w:rsid w:val="00117B33"/>
    <w:rsid w:val="00120489"/>
    <w:rsid w:val="00120CC8"/>
    <w:rsid w:val="00120EC8"/>
    <w:rsid w:val="001211DF"/>
    <w:rsid w:val="001217C9"/>
    <w:rsid w:val="001222F2"/>
    <w:rsid w:val="001226C9"/>
    <w:rsid w:val="001226EF"/>
    <w:rsid w:val="00122709"/>
    <w:rsid w:val="00122730"/>
    <w:rsid w:val="00122841"/>
    <w:rsid w:val="0012296F"/>
    <w:rsid w:val="0012334F"/>
    <w:rsid w:val="00123715"/>
    <w:rsid w:val="001244FF"/>
    <w:rsid w:val="00124874"/>
    <w:rsid w:val="00124D0E"/>
    <w:rsid w:val="00125118"/>
    <w:rsid w:val="00125139"/>
    <w:rsid w:val="00125379"/>
    <w:rsid w:val="00125AFC"/>
    <w:rsid w:val="00125F3F"/>
    <w:rsid w:val="00126378"/>
    <w:rsid w:val="00126AB7"/>
    <w:rsid w:val="00126C90"/>
    <w:rsid w:val="00126F90"/>
    <w:rsid w:val="00126FCD"/>
    <w:rsid w:val="00126FE2"/>
    <w:rsid w:val="001270D8"/>
    <w:rsid w:val="001300A6"/>
    <w:rsid w:val="00130751"/>
    <w:rsid w:val="0013089C"/>
    <w:rsid w:val="0013115F"/>
    <w:rsid w:val="001313BD"/>
    <w:rsid w:val="0013251D"/>
    <w:rsid w:val="0013363E"/>
    <w:rsid w:val="001336B6"/>
    <w:rsid w:val="00133E7E"/>
    <w:rsid w:val="00133F97"/>
    <w:rsid w:val="00134018"/>
    <w:rsid w:val="00134B9A"/>
    <w:rsid w:val="00134C6F"/>
    <w:rsid w:val="001350D4"/>
    <w:rsid w:val="001353B0"/>
    <w:rsid w:val="001353B9"/>
    <w:rsid w:val="001354E0"/>
    <w:rsid w:val="00135525"/>
    <w:rsid w:val="0013576E"/>
    <w:rsid w:val="001359FD"/>
    <w:rsid w:val="00136245"/>
    <w:rsid w:val="00136260"/>
    <w:rsid w:val="00136282"/>
    <w:rsid w:val="00136A8F"/>
    <w:rsid w:val="00136E9A"/>
    <w:rsid w:val="001374AA"/>
    <w:rsid w:val="00137F2B"/>
    <w:rsid w:val="00140281"/>
    <w:rsid w:val="00140442"/>
    <w:rsid w:val="00140DB7"/>
    <w:rsid w:val="0014142F"/>
    <w:rsid w:val="00141567"/>
    <w:rsid w:val="001418A9"/>
    <w:rsid w:val="00141FFA"/>
    <w:rsid w:val="001424B1"/>
    <w:rsid w:val="001425B2"/>
    <w:rsid w:val="0014267E"/>
    <w:rsid w:val="00142884"/>
    <w:rsid w:val="001437C6"/>
    <w:rsid w:val="00143D2D"/>
    <w:rsid w:val="00143FA0"/>
    <w:rsid w:val="0014414A"/>
    <w:rsid w:val="0014490C"/>
    <w:rsid w:val="00144B8A"/>
    <w:rsid w:val="0014572C"/>
    <w:rsid w:val="00147487"/>
    <w:rsid w:val="001476B6"/>
    <w:rsid w:val="00147720"/>
    <w:rsid w:val="001479C5"/>
    <w:rsid w:val="00147CC3"/>
    <w:rsid w:val="00150381"/>
    <w:rsid w:val="00150A88"/>
    <w:rsid w:val="00150E3C"/>
    <w:rsid w:val="00150E8A"/>
    <w:rsid w:val="001512DF"/>
    <w:rsid w:val="0015140F"/>
    <w:rsid w:val="0015194F"/>
    <w:rsid w:val="001519F5"/>
    <w:rsid w:val="00152432"/>
    <w:rsid w:val="001532F3"/>
    <w:rsid w:val="00153447"/>
    <w:rsid w:val="00153E52"/>
    <w:rsid w:val="00153EDB"/>
    <w:rsid w:val="00154962"/>
    <w:rsid w:val="00154D93"/>
    <w:rsid w:val="00154E4A"/>
    <w:rsid w:val="00155272"/>
    <w:rsid w:val="00155E24"/>
    <w:rsid w:val="0015646A"/>
    <w:rsid w:val="00156B0E"/>
    <w:rsid w:val="001573F2"/>
    <w:rsid w:val="00157543"/>
    <w:rsid w:val="00157D2A"/>
    <w:rsid w:val="001608C1"/>
    <w:rsid w:val="00160A48"/>
    <w:rsid w:val="00160DCF"/>
    <w:rsid w:val="00161358"/>
    <w:rsid w:val="00161AB1"/>
    <w:rsid w:val="00161B57"/>
    <w:rsid w:val="00161E75"/>
    <w:rsid w:val="00162063"/>
    <w:rsid w:val="0016235C"/>
    <w:rsid w:val="00162A12"/>
    <w:rsid w:val="00162D91"/>
    <w:rsid w:val="00163524"/>
    <w:rsid w:val="0016368D"/>
    <w:rsid w:val="00163AD7"/>
    <w:rsid w:val="00163F5C"/>
    <w:rsid w:val="00164291"/>
    <w:rsid w:val="00164A48"/>
    <w:rsid w:val="00164A75"/>
    <w:rsid w:val="00164ACF"/>
    <w:rsid w:val="00164D81"/>
    <w:rsid w:val="0016521D"/>
    <w:rsid w:val="0016568B"/>
    <w:rsid w:val="00165FCC"/>
    <w:rsid w:val="00166333"/>
    <w:rsid w:val="00166700"/>
    <w:rsid w:val="001669A1"/>
    <w:rsid w:val="001669CE"/>
    <w:rsid w:val="001675A9"/>
    <w:rsid w:val="00167FC9"/>
    <w:rsid w:val="0017008F"/>
    <w:rsid w:val="0017013A"/>
    <w:rsid w:val="001703D7"/>
    <w:rsid w:val="001704AF"/>
    <w:rsid w:val="00170694"/>
    <w:rsid w:val="00170D31"/>
    <w:rsid w:val="00170D57"/>
    <w:rsid w:val="00170E82"/>
    <w:rsid w:val="00170FB6"/>
    <w:rsid w:val="00171ADE"/>
    <w:rsid w:val="00171C3C"/>
    <w:rsid w:val="0017294E"/>
    <w:rsid w:val="0017492A"/>
    <w:rsid w:val="00174E45"/>
    <w:rsid w:val="00175467"/>
    <w:rsid w:val="00175496"/>
    <w:rsid w:val="001756B3"/>
    <w:rsid w:val="00176B90"/>
    <w:rsid w:val="001771DF"/>
    <w:rsid w:val="00177924"/>
    <w:rsid w:val="001803A0"/>
    <w:rsid w:val="00180413"/>
    <w:rsid w:val="00180628"/>
    <w:rsid w:val="00180672"/>
    <w:rsid w:val="0018124E"/>
    <w:rsid w:val="00181BB0"/>
    <w:rsid w:val="00181F2F"/>
    <w:rsid w:val="00181FAB"/>
    <w:rsid w:val="0018206D"/>
    <w:rsid w:val="0018231F"/>
    <w:rsid w:val="001827CC"/>
    <w:rsid w:val="0018280C"/>
    <w:rsid w:val="00182834"/>
    <w:rsid w:val="00182E1A"/>
    <w:rsid w:val="001830A4"/>
    <w:rsid w:val="00183515"/>
    <w:rsid w:val="00183629"/>
    <w:rsid w:val="00183CF1"/>
    <w:rsid w:val="001854B2"/>
    <w:rsid w:val="00185661"/>
    <w:rsid w:val="00185C6C"/>
    <w:rsid w:val="00186C7C"/>
    <w:rsid w:val="0018708D"/>
    <w:rsid w:val="001873CF"/>
    <w:rsid w:val="00187675"/>
    <w:rsid w:val="00187935"/>
    <w:rsid w:val="00187DE3"/>
    <w:rsid w:val="0019002A"/>
    <w:rsid w:val="001907FE"/>
    <w:rsid w:val="00190AC6"/>
    <w:rsid w:val="0019123B"/>
    <w:rsid w:val="00191359"/>
    <w:rsid w:val="0019179D"/>
    <w:rsid w:val="001918C2"/>
    <w:rsid w:val="00191B83"/>
    <w:rsid w:val="00192240"/>
    <w:rsid w:val="00192978"/>
    <w:rsid w:val="0019299B"/>
    <w:rsid w:val="00192C0D"/>
    <w:rsid w:val="00193A03"/>
    <w:rsid w:val="00194692"/>
    <w:rsid w:val="001946E0"/>
    <w:rsid w:val="00194B3A"/>
    <w:rsid w:val="00194FBD"/>
    <w:rsid w:val="001950A1"/>
    <w:rsid w:val="0019513B"/>
    <w:rsid w:val="00195242"/>
    <w:rsid w:val="001954C9"/>
    <w:rsid w:val="0019579C"/>
    <w:rsid w:val="00196170"/>
    <w:rsid w:val="00196187"/>
    <w:rsid w:val="0019694E"/>
    <w:rsid w:val="00197037"/>
    <w:rsid w:val="00197143"/>
    <w:rsid w:val="001975AF"/>
    <w:rsid w:val="00197D2F"/>
    <w:rsid w:val="001A0734"/>
    <w:rsid w:val="001A0A9E"/>
    <w:rsid w:val="001A1782"/>
    <w:rsid w:val="001A19CB"/>
    <w:rsid w:val="001A1B0F"/>
    <w:rsid w:val="001A1C46"/>
    <w:rsid w:val="001A1D76"/>
    <w:rsid w:val="001A1F66"/>
    <w:rsid w:val="001A2559"/>
    <w:rsid w:val="001A2676"/>
    <w:rsid w:val="001A2B77"/>
    <w:rsid w:val="001A4140"/>
    <w:rsid w:val="001A454D"/>
    <w:rsid w:val="001A45E3"/>
    <w:rsid w:val="001A4614"/>
    <w:rsid w:val="001A478B"/>
    <w:rsid w:val="001A48A6"/>
    <w:rsid w:val="001A4B12"/>
    <w:rsid w:val="001A4C1A"/>
    <w:rsid w:val="001A4E9A"/>
    <w:rsid w:val="001A5425"/>
    <w:rsid w:val="001A584C"/>
    <w:rsid w:val="001A5CA2"/>
    <w:rsid w:val="001A6004"/>
    <w:rsid w:val="001A61A1"/>
    <w:rsid w:val="001A623B"/>
    <w:rsid w:val="001A6AFB"/>
    <w:rsid w:val="001A6BF9"/>
    <w:rsid w:val="001A70C9"/>
    <w:rsid w:val="001A7B66"/>
    <w:rsid w:val="001A7EDB"/>
    <w:rsid w:val="001B05FB"/>
    <w:rsid w:val="001B0974"/>
    <w:rsid w:val="001B1056"/>
    <w:rsid w:val="001B1359"/>
    <w:rsid w:val="001B2A11"/>
    <w:rsid w:val="001B2D58"/>
    <w:rsid w:val="001B339D"/>
    <w:rsid w:val="001B372E"/>
    <w:rsid w:val="001B3912"/>
    <w:rsid w:val="001B3C46"/>
    <w:rsid w:val="001B4385"/>
    <w:rsid w:val="001B4458"/>
    <w:rsid w:val="001B49DD"/>
    <w:rsid w:val="001B56B6"/>
    <w:rsid w:val="001B58F0"/>
    <w:rsid w:val="001B5E17"/>
    <w:rsid w:val="001B60BA"/>
    <w:rsid w:val="001B69BC"/>
    <w:rsid w:val="001B7771"/>
    <w:rsid w:val="001B7A9B"/>
    <w:rsid w:val="001B7C38"/>
    <w:rsid w:val="001C018C"/>
    <w:rsid w:val="001C042D"/>
    <w:rsid w:val="001C0BC1"/>
    <w:rsid w:val="001C0D9A"/>
    <w:rsid w:val="001C0DA8"/>
    <w:rsid w:val="001C16D1"/>
    <w:rsid w:val="001C21A5"/>
    <w:rsid w:val="001C2513"/>
    <w:rsid w:val="001C2A8D"/>
    <w:rsid w:val="001C2E36"/>
    <w:rsid w:val="001C361E"/>
    <w:rsid w:val="001C3A4B"/>
    <w:rsid w:val="001C3B6C"/>
    <w:rsid w:val="001C3C2B"/>
    <w:rsid w:val="001C3F34"/>
    <w:rsid w:val="001C3FE5"/>
    <w:rsid w:val="001C40FB"/>
    <w:rsid w:val="001C4541"/>
    <w:rsid w:val="001C50AC"/>
    <w:rsid w:val="001C5A6B"/>
    <w:rsid w:val="001C64A5"/>
    <w:rsid w:val="001C67D6"/>
    <w:rsid w:val="001C6AE8"/>
    <w:rsid w:val="001C6B14"/>
    <w:rsid w:val="001C7C81"/>
    <w:rsid w:val="001D004B"/>
    <w:rsid w:val="001D08AE"/>
    <w:rsid w:val="001D11E3"/>
    <w:rsid w:val="001D1457"/>
    <w:rsid w:val="001D19E7"/>
    <w:rsid w:val="001D1AFB"/>
    <w:rsid w:val="001D1AFC"/>
    <w:rsid w:val="001D1E16"/>
    <w:rsid w:val="001D1E27"/>
    <w:rsid w:val="001D26A7"/>
    <w:rsid w:val="001D2752"/>
    <w:rsid w:val="001D282E"/>
    <w:rsid w:val="001D295F"/>
    <w:rsid w:val="001D2BA7"/>
    <w:rsid w:val="001D2EE1"/>
    <w:rsid w:val="001D3A30"/>
    <w:rsid w:val="001D3A62"/>
    <w:rsid w:val="001D3B54"/>
    <w:rsid w:val="001D3FA2"/>
    <w:rsid w:val="001D4404"/>
    <w:rsid w:val="001D54D4"/>
    <w:rsid w:val="001D5B65"/>
    <w:rsid w:val="001D5DFC"/>
    <w:rsid w:val="001D617B"/>
    <w:rsid w:val="001D621D"/>
    <w:rsid w:val="001D66BA"/>
    <w:rsid w:val="001D7135"/>
    <w:rsid w:val="001D72F3"/>
    <w:rsid w:val="001D748C"/>
    <w:rsid w:val="001D74E6"/>
    <w:rsid w:val="001D75F7"/>
    <w:rsid w:val="001D7748"/>
    <w:rsid w:val="001D77C7"/>
    <w:rsid w:val="001D77F8"/>
    <w:rsid w:val="001D7CE2"/>
    <w:rsid w:val="001D7E7B"/>
    <w:rsid w:val="001E0607"/>
    <w:rsid w:val="001E0E7B"/>
    <w:rsid w:val="001E1963"/>
    <w:rsid w:val="001E1EB3"/>
    <w:rsid w:val="001E251B"/>
    <w:rsid w:val="001E286E"/>
    <w:rsid w:val="001E38DE"/>
    <w:rsid w:val="001E3AB4"/>
    <w:rsid w:val="001E3ADB"/>
    <w:rsid w:val="001E3BEE"/>
    <w:rsid w:val="001E3F05"/>
    <w:rsid w:val="001E3F47"/>
    <w:rsid w:val="001E4238"/>
    <w:rsid w:val="001E4858"/>
    <w:rsid w:val="001E529E"/>
    <w:rsid w:val="001E52EF"/>
    <w:rsid w:val="001E598B"/>
    <w:rsid w:val="001E6036"/>
    <w:rsid w:val="001E69A4"/>
    <w:rsid w:val="001E7A6D"/>
    <w:rsid w:val="001E7D38"/>
    <w:rsid w:val="001F03E0"/>
    <w:rsid w:val="001F1521"/>
    <w:rsid w:val="001F192D"/>
    <w:rsid w:val="001F1CF4"/>
    <w:rsid w:val="001F1FFA"/>
    <w:rsid w:val="001F2A9F"/>
    <w:rsid w:val="001F2F2B"/>
    <w:rsid w:val="001F3658"/>
    <w:rsid w:val="001F36CA"/>
    <w:rsid w:val="001F3786"/>
    <w:rsid w:val="001F39B4"/>
    <w:rsid w:val="001F3B2E"/>
    <w:rsid w:val="001F3D5F"/>
    <w:rsid w:val="001F403C"/>
    <w:rsid w:val="001F4B7F"/>
    <w:rsid w:val="001F52D4"/>
    <w:rsid w:val="001F54DF"/>
    <w:rsid w:val="001F60E9"/>
    <w:rsid w:val="001F6644"/>
    <w:rsid w:val="001F69B5"/>
    <w:rsid w:val="001F6C9F"/>
    <w:rsid w:val="001F738C"/>
    <w:rsid w:val="001F7499"/>
    <w:rsid w:val="001F7763"/>
    <w:rsid w:val="001F7C4A"/>
    <w:rsid w:val="001F7C6C"/>
    <w:rsid w:val="00201163"/>
    <w:rsid w:val="0020129E"/>
    <w:rsid w:val="00201C04"/>
    <w:rsid w:val="00201C55"/>
    <w:rsid w:val="002023C3"/>
    <w:rsid w:val="002025FF"/>
    <w:rsid w:val="0020260A"/>
    <w:rsid w:val="00202687"/>
    <w:rsid w:val="002031DD"/>
    <w:rsid w:val="00203561"/>
    <w:rsid w:val="002035C4"/>
    <w:rsid w:val="00203617"/>
    <w:rsid w:val="00203B91"/>
    <w:rsid w:val="0020415E"/>
    <w:rsid w:val="002050B4"/>
    <w:rsid w:val="002057A3"/>
    <w:rsid w:val="00205850"/>
    <w:rsid w:val="00205C26"/>
    <w:rsid w:val="00206A82"/>
    <w:rsid w:val="002071D2"/>
    <w:rsid w:val="00207390"/>
    <w:rsid w:val="002076B8"/>
    <w:rsid w:val="00207D33"/>
    <w:rsid w:val="002106C1"/>
    <w:rsid w:val="002109EC"/>
    <w:rsid w:val="00210D07"/>
    <w:rsid w:val="00210D08"/>
    <w:rsid w:val="00210D0E"/>
    <w:rsid w:val="002111F2"/>
    <w:rsid w:val="002112F8"/>
    <w:rsid w:val="00211A9D"/>
    <w:rsid w:val="00211B0D"/>
    <w:rsid w:val="00212C40"/>
    <w:rsid w:val="002131DC"/>
    <w:rsid w:val="00213801"/>
    <w:rsid w:val="00214B41"/>
    <w:rsid w:val="00214B8F"/>
    <w:rsid w:val="00215606"/>
    <w:rsid w:val="002156E0"/>
    <w:rsid w:val="0021595D"/>
    <w:rsid w:val="00215AB1"/>
    <w:rsid w:val="00215DB1"/>
    <w:rsid w:val="00216247"/>
    <w:rsid w:val="0021635E"/>
    <w:rsid w:val="002165E1"/>
    <w:rsid w:val="00217210"/>
    <w:rsid w:val="002179A0"/>
    <w:rsid w:val="00217C5A"/>
    <w:rsid w:val="00217ECE"/>
    <w:rsid w:val="002207A1"/>
    <w:rsid w:val="00221485"/>
    <w:rsid w:val="002226DA"/>
    <w:rsid w:val="002229DB"/>
    <w:rsid w:val="00223D18"/>
    <w:rsid w:val="00223D48"/>
    <w:rsid w:val="00224166"/>
    <w:rsid w:val="002244EC"/>
    <w:rsid w:val="00224713"/>
    <w:rsid w:val="0022475E"/>
    <w:rsid w:val="002247AA"/>
    <w:rsid w:val="00224CF4"/>
    <w:rsid w:val="00225BC7"/>
    <w:rsid w:val="00226967"/>
    <w:rsid w:val="00226E1E"/>
    <w:rsid w:val="00227899"/>
    <w:rsid w:val="00227948"/>
    <w:rsid w:val="00230B88"/>
    <w:rsid w:val="00230E1F"/>
    <w:rsid w:val="0023108D"/>
    <w:rsid w:val="00231798"/>
    <w:rsid w:val="00231A52"/>
    <w:rsid w:val="00232437"/>
    <w:rsid w:val="00232468"/>
    <w:rsid w:val="00232855"/>
    <w:rsid w:val="0023353F"/>
    <w:rsid w:val="00233D04"/>
    <w:rsid w:val="00233D5F"/>
    <w:rsid w:val="00234790"/>
    <w:rsid w:val="00234C13"/>
    <w:rsid w:val="002355DD"/>
    <w:rsid w:val="00235678"/>
    <w:rsid w:val="00235920"/>
    <w:rsid w:val="00236100"/>
    <w:rsid w:val="002367B9"/>
    <w:rsid w:val="00236A39"/>
    <w:rsid w:val="0023703D"/>
    <w:rsid w:val="00237091"/>
    <w:rsid w:val="002372AE"/>
    <w:rsid w:val="0023748B"/>
    <w:rsid w:val="00237FD2"/>
    <w:rsid w:val="002404CF"/>
    <w:rsid w:val="002404DB"/>
    <w:rsid w:val="00241699"/>
    <w:rsid w:val="00241CF7"/>
    <w:rsid w:val="002421DC"/>
    <w:rsid w:val="0024273E"/>
    <w:rsid w:val="00243074"/>
    <w:rsid w:val="00243190"/>
    <w:rsid w:val="00243390"/>
    <w:rsid w:val="00243720"/>
    <w:rsid w:val="002438A7"/>
    <w:rsid w:val="002444FD"/>
    <w:rsid w:val="00244B2D"/>
    <w:rsid w:val="00245474"/>
    <w:rsid w:val="00245528"/>
    <w:rsid w:val="00245B00"/>
    <w:rsid w:val="00245F32"/>
    <w:rsid w:val="002469F7"/>
    <w:rsid w:val="00246B8D"/>
    <w:rsid w:val="00246C7C"/>
    <w:rsid w:val="002471BF"/>
    <w:rsid w:val="002474D7"/>
    <w:rsid w:val="002474F4"/>
    <w:rsid w:val="00247BD6"/>
    <w:rsid w:val="002505FD"/>
    <w:rsid w:val="00250A9B"/>
    <w:rsid w:val="00250FD9"/>
    <w:rsid w:val="00251467"/>
    <w:rsid w:val="0025242F"/>
    <w:rsid w:val="00252553"/>
    <w:rsid w:val="00252AE6"/>
    <w:rsid w:val="00253610"/>
    <w:rsid w:val="00253767"/>
    <w:rsid w:val="002539F5"/>
    <w:rsid w:val="00253A4D"/>
    <w:rsid w:val="0025449E"/>
    <w:rsid w:val="002544B3"/>
    <w:rsid w:val="00254631"/>
    <w:rsid w:val="00254645"/>
    <w:rsid w:val="0025474E"/>
    <w:rsid w:val="0025481C"/>
    <w:rsid w:val="00254BA2"/>
    <w:rsid w:val="002558D0"/>
    <w:rsid w:val="002564D1"/>
    <w:rsid w:val="002566F6"/>
    <w:rsid w:val="00256B3C"/>
    <w:rsid w:val="00256D83"/>
    <w:rsid w:val="00256D84"/>
    <w:rsid w:val="00256F9E"/>
    <w:rsid w:val="002572D5"/>
    <w:rsid w:val="002575D9"/>
    <w:rsid w:val="00257CED"/>
    <w:rsid w:val="00257FD2"/>
    <w:rsid w:val="00260028"/>
    <w:rsid w:val="002600E3"/>
    <w:rsid w:val="00260F13"/>
    <w:rsid w:val="00261DF6"/>
    <w:rsid w:val="002631CD"/>
    <w:rsid w:val="002632B7"/>
    <w:rsid w:val="002635E5"/>
    <w:rsid w:val="00263AE1"/>
    <w:rsid w:val="00263FB7"/>
    <w:rsid w:val="0026406B"/>
    <w:rsid w:val="00264131"/>
    <w:rsid w:val="00264477"/>
    <w:rsid w:val="00264AD4"/>
    <w:rsid w:val="00264CC7"/>
    <w:rsid w:val="00264DFC"/>
    <w:rsid w:val="002650D1"/>
    <w:rsid w:val="00265BB4"/>
    <w:rsid w:val="00265F5C"/>
    <w:rsid w:val="00266095"/>
    <w:rsid w:val="00266192"/>
    <w:rsid w:val="00266929"/>
    <w:rsid w:val="002702CE"/>
    <w:rsid w:val="0027061E"/>
    <w:rsid w:val="00270962"/>
    <w:rsid w:val="002718B4"/>
    <w:rsid w:val="00271A94"/>
    <w:rsid w:val="0027229F"/>
    <w:rsid w:val="00272C4A"/>
    <w:rsid w:val="00272F17"/>
    <w:rsid w:val="00272FB2"/>
    <w:rsid w:val="0027345F"/>
    <w:rsid w:val="00273AEF"/>
    <w:rsid w:val="00273B0C"/>
    <w:rsid w:val="00273BDF"/>
    <w:rsid w:val="00274182"/>
    <w:rsid w:val="00274238"/>
    <w:rsid w:val="00274BE2"/>
    <w:rsid w:val="00274DB5"/>
    <w:rsid w:val="00274DFA"/>
    <w:rsid w:val="00275A5D"/>
    <w:rsid w:val="002760CE"/>
    <w:rsid w:val="002761CA"/>
    <w:rsid w:val="0027651A"/>
    <w:rsid w:val="00276D94"/>
    <w:rsid w:val="00276F35"/>
    <w:rsid w:val="002770D3"/>
    <w:rsid w:val="00277461"/>
    <w:rsid w:val="002774D6"/>
    <w:rsid w:val="002777EB"/>
    <w:rsid w:val="00280C45"/>
    <w:rsid w:val="00281706"/>
    <w:rsid w:val="0028179A"/>
    <w:rsid w:val="00281BCA"/>
    <w:rsid w:val="00281CC1"/>
    <w:rsid w:val="00282170"/>
    <w:rsid w:val="002827EE"/>
    <w:rsid w:val="00282A11"/>
    <w:rsid w:val="00282C94"/>
    <w:rsid w:val="00283419"/>
    <w:rsid w:val="002834B6"/>
    <w:rsid w:val="0028373C"/>
    <w:rsid w:val="0028384E"/>
    <w:rsid w:val="00284135"/>
    <w:rsid w:val="002844A3"/>
    <w:rsid w:val="0028450B"/>
    <w:rsid w:val="00285025"/>
    <w:rsid w:val="00285149"/>
    <w:rsid w:val="00285383"/>
    <w:rsid w:val="002853BE"/>
    <w:rsid w:val="00285608"/>
    <w:rsid w:val="00285645"/>
    <w:rsid w:val="00285C52"/>
    <w:rsid w:val="002861AB"/>
    <w:rsid w:val="0028639D"/>
    <w:rsid w:val="0028645D"/>
    <w:rsid w:val="002866FF"/>
    <w:rsid w:val="00286E95"/>
    <w:rsid w:val="002874E1"/>
    <w:rsid w:val="0028772D"/>
    <w:rsid w:val="00287D02"/>
    <w:rsid w:val="002904EB"/>
    <w:rsid w:val="002907AC"/>
    <w:rsid w:val="00290908"/>
    <w:rsid w:val="002914BD"/>
    <w:rsid w:val="002917A3"/>
    <w:rsid w:val="00291805"/>
    <w:rsid w:val="0029183A"/>
    <w:rsid w:val="00291950"/>
    <w:rsid w:val="00291B11"/>
    <w:rsid w:val="00291CAD"/>
    <w:rsid w:val="00291D56"/>
    <w:rsid w:val="00291F54"/>
    <w:rsid w:val="00292470"/>
    <w:rsid w:val="0029264A"/>
    <w:rsid w:val="00292833"/>
    <w:rsid w:val="002928ED"/>
    <w:rsid w:val="00292AAA"/>
    <w:rsid w:val="00292AFE"/>
    <w:rsid w:val="00292EF7"/>
    <w:rsid w:val="00293388"/>
    <w:rsid w:val="002933CD"/>
    <w:rsid w:val="002939C2"/>
    <w:rsid w:val="00293A19"/>
    <w:rsid w:val="00293EDE"/>
    <w:rsid w:val="0029426E"/>
    <w:rsid w:val="002942CE"/>
    <w:rsid w:val="002946F7"/>
    <w:rsid w:val="0029482C"/>
    <w:rsid w:val="00294BCB"/>
    <w:rsid w:val="00294E79"/>
    <w:rsid w:val="0029511F"/>
    <w:rsid w:val="00295CFD"/>
    <w:rsid w:val="0029631B"/>
    <w:rsid w:val="00296685"/>
    <w:rsid w:val="0029685F"/>
    <w:rsid w:val="00297370"/>
    <w:rsid w:val="00297593"/>
    <w:rsid w:val="002A022C"/>
    <w:rsid w:val="002A0662"/>
    <w:rsid w:val="002A0704"/>
    <w:rsid w:val="002A07BC"/>
    <w:rsid w:val="002A0AD4"/>
    <w:rsid w:val="002A0ADC"/>
    <w:rsid w:val="002A0D27"/>
    <w:rsid w:val="002A0F02"/>
    <w:rsid w:val="002A1664"/>
    <w:rsid w:val="002A1781"/>
    <w:rsid w:val="002A1840"/>
    <w:rsid w:val="002A18A6"/>
    <w:rsid w:val="002A18E4"/>
    <w:rsid w:val="002A1CF9"/>
    <w:rsid w:val="002A1E49"/>
    <w:rsid w:val="002A204D"/>
    <w:rsid w:val="002A25D7"/>
    <w:rsid w:val="002A2C4F"/>
    <w:rsid w:val="002A2E75"/>
    <w:rsid w:val="002A3177"/>
    <w:rsid w:val="002A327E"/>
    <w:rsid w:val="002A3732"/>
    <w:rsid w:val="002A39FD"/>
    <w:rsid w:val="002A40B2"/>
    <w:rsid w:val="002A4936"/>
    <w:rsid w:val="002A5171"/>
    <w:rsid w:val="002A540B"/>
    <w:rsid w:val="002A5677"/>
    <w:rsid w:val="002A5CF7"/>
    <w:rsid w:val="002A5D2C"/>
    <w:rsid w:val="002A5D5D"/>
    <w:rsid w:val="002A5E9B"/>
    <w:rsid w:val="002A6201"/>
    <w:rsid w:val="002A65A1"/>
    <w:rsid w:val="002A6710"/>
    <w:rsid w:val="002A6B58"/>
    <w:rsid w:val="002A6C2C"/>
    <w:rsid w:val="002A7023"/>
    <w:rsid w:val="002A706F"/>
    <w:rsid w:val="002A70BE"/>
    <w:rsid w:val="002A768C"/>
    <w:rsid w:val="002A7A02"/>
    <w:rsid w:val="002B05EE"/>
    <w:rsid w:val="002B088C"/>
    <w:rsid w:val="002B0A73"/>
    <w:rsid w:val="002B0B98"/>
    <w:rsid w:val="002B0D49"/>
    <w:rsid w:val="002B0DE8"/>
    <w:rsid w:val="002B14E0"/>
    <w:rsid w:val="002B19A0"/>
    <w:rsid w:val="002B1C8B"/>
    <w:rsid w:val="002B2160"/>
    <w:rsid w:val="002B216E"/>
    <w:rsid w:val="002B34FD"/>
    <w:rsid w:val="002B3B68"/>
    <w:rsid w:val="002B4181"/>
    <w:rsid w:val="002B5595"/>
    <w:rsid w:val="002B55A5"/>
    <w:rsid w:val="002B5869"/>
    <w:rsid w:val="002B6019"/>
    <w:rsid w:val="002B696F"/>
    <w:rsid w:val="002B6D26"/>
    <w:rsid w:val="002B6E2C"/>
    <w:rsid w:val="002B7FFE"/>
    <w:rsid w:val="002C03BA"/>
    <w:rsid w:val="002C1597"/>
    <w:rsid w:val="002C1B68"/>
    <w:rsid w:val="002C1CA4"/>
    <w:rsid w:val="002C1F65"/>
    <w:rsid w:val="002C232F"/>
    <w:rsid w:val="002C236E"/>
    <w:rsid w:val="002C27A7"/>
    <w:rsid w:val="002C28D8"/>
    <w:rsid w:val="002C293D"/>
    <w:rsid w:val="002C2B0C"/>
    <w:rsid w:val="002C2EC4"/>
    <w:rsid w:val="002C3A32"/>
    <w:rsid w:val="002C4095"/>
    <w:rsid w:val="002C41A9"/>
    <w:rsid w:val="002C42CA"/>
    <w:rsid w:val="002C4368"/>
    <w:rsid w:val="002C4BBC"/>
    <w:rsid w:val="002C509D"/>
    <w:rsid w:val="002C579E"/>
    <w:rsid w:val="002C57DF"/>
    <w:rsid w:val="002C5987"/>
    <w:rsid w:val="002C5AAA"/>
    <w:rsid w:val="002C6712"/>
    <w:rsid w:val="002C6B00"/>
    <w:rsid w:val="002C6B64"/>
    <w:rsid w:val="002C6C5B"/>
    <w:rsid w:val="002C6CBE"/>
    <w:rsid w:val="002C6FC5"/>
    <w:rsid w:val="002C724B"/>
    <w:rsid w:val="002C73BE"/>
    <w:rsid w:val="002C740B"/>
    <w:rsid w:val="002C7651"/>
    <w:rsid w:val="002C7931"/>
    <w:rsid w:val="002C7933"/>
    <w:rsid w:val="002C7E8A"/>
    <w:rsid w:val="002D004F"/>
    <w:rsid w:val="002D06DF"/>
    <w:rsid w:val="002D09BE"/>
    <w:rsid w:val="002D0E08"/>
    <w:rsid w:val="002D14E9"/>
    <w:rsid w:val="002D1742"/>
    <w:rsid w:val="002D21C0"/>
    <w:rsid w:val="002D326C"/>
    <w:rsid w:val="002D33A8"/>
    <w:rsid w:val="002D3CD8"/>
    <w:rsid w:val="002D4316"/>
    <w:rsid w:val="002D4413"/>
    <w:rsid w:val="002D498E"/>
    <w:rsid w:val="002D4E35"/>
    <w:rsid w:val="002D56C4"/>
    <w:rsid w:val="002D587B"/>
    <w:rsid w:val="002D654A"/>
    <w:rsid w:val="002D6570"/>
    <w:rsid w:val="002D68D5"/>
    <w:rsid w:val="002D6981"/>
    <w:rsid w:val="002D709D"/>
    <w:rsid w:val="002D79EB"/>
    <w:rsid w:val="002E03AC"/>
    <w:rsid w:val="002E0537"/>
    <w:rsid w:val="002E0CDC"/>
    <w:rsid w:val="002E1197"/>
    <w:rsid w:val="002E1232"/>
    <w:rsid w:val="002E1590"/>
    <w:rsid w:val="002E17E4"/>
    <w:rsid w:val="002E1AC0"/>
    <w:rsid w:val="002E2120"/>
    <w:rsid w:val="002E2151"/>
    <w:rsid w:val="002E242B"/>
    <w:rsid w:val="002E2F15"/>
    <w:rsid w:val="002E3017"/>
    <w:rsid w:val="002E3345"/>
    <w:rsid w:val="002E37DC"/>
    <w:rsid w:val="002E3B24"/>
    <w:rsid w:val="002E3EE3"/>
    <w:rsid w:val="002E5154"/>
    <w:rsid w:val="002E5292"/>
    <w:rsid w:val="002E5867"/>
    <w:rsid w:val="002E5BFD"/>
    <w:rsid w:val="002E5C1E"/>
    <w:rsid w:val="002E5FD1"/>
    <w:rsid w:val="002E66CD"/>
    <w:rsid w:val="002E69E5"/>
    <w:rsid w:val="002E70DE"/>
    <w:rsid w:val="002E72B3"/>
    <w:rsid w:val="002E75F4"/>
    <w:rsid w:val="002F0052"/>
    <w:rsid w:val="002F0B84"/>
    <w:rsid w:val="002F0FB8"/>
    <w:rsid w:val="002F142F"/>
    <w:rsid w:val="002F1784"/>
    <w:rsid w:val="002F2159"/>
    <w:rsid w:val="002F224D"/>
    <w:rsid w:val="002F2407"/>
    <w:rsid w:val="002F2417"/>
    <w:rsid w:val="002F2B52"/>
    <w:rsid w:val="002F34E5"/>
    <w:rsid w:val="002F3C67"/>
    <w:rsid w:val="002F48A1"/>
    <w:rsid w:val="002F4A87"/>
    <w:rsid w:val="002F503F"/>
    <w:rsid w:val="002F58A2"/>
    <w:rsid w:val="002F59EE"/>
    <w:rsid w:val="002F5A0F"/>
    <w:rsid w:val="002F635B"/>
    <w:rsid w:val="002F66C0"/>
    <w:rsid w:val="002F73DA"/>
    <w:rsid w:val="002F77A2"/>
    <w:rsid w:val="002F783E"/>
    <w:rsid w:val="002F7AF2"/>
    <w:rsid w:val="002F7F47"/>
    <w:rsid w:val="003001B0"/>
    <w:rsid w:val="0030025D"/>
    <w:rsid w:val="00300673"/>
    <w:rsid w:val="00300701"/>
    <w:rsid w:val="003008A8"/>
    <w:rsid w:val="00300B60"/>
    <w:rsid w:val="0030195F"/>
    <w:rsid w:val="0030196E"/>
    <w:rsid w:val="00301BD3"/>
    <w:rsid w:val="003024CE"/>
    <w:rsid w:val="0030288C"/>
    <w:rsid w:val="00302C79"/>
    <w:rsid w:val="00302DB5"/>
    <w:rsid w:val="00302FFC"/>
    <w:rsid w:val="003031B4"/>
    <w:rsid w:val="00303367"/>
    <w:rsid w:val="00303D12"/>
    <w:rsid w:val="003040AB"/>
    <w:rsid w:val="0030418A"/>
    <w:rsid w:val="00305CED"/>
    <w:rsid w:val="00305E68"/>
    <w:rsid w:val="003060C8"/>
    <w:rsid w:val="00306682"/>
    <w:rsid w:val="00306BB3"/>
    <w:rsid w:val="00306D97"/>
    <w:rsid w:val="00307287"/>
    <w:rsid w:val="00307AC9"/>
    <w:rsid w:val="00311092"/>
    <w:rsid w:val="003116C0"/>
    <w:rsid w:val="003120B6"/>
    <w:rsid w:val="00312B12"/>
    <w:rsid w:val="003133F7"/>
    <w:rsid w:val="00313521"/>
    <w:rsid w:val="003142B7"/>
    <w:rsid w:val="003144D2"/>
    <w:rsid w:val="003148C6"/>
    <w:rsid w:val="003148CB"/>
    <w:rsid w:val="00314A29"/>
    <w:rsid w:val="00314D4E"/>
    <w:rsid w:val="003154B3"/>
    <w:rsid w:val="00315728"/>
    <w:rsid w:val="00315A92"/>
    <w:rsid w:val="003161E5"/>
    <w:rsid w:val="00316420"/>
    <w:rsid w:val="00316901"/>
    <w:rsid w:val="00316F1F"/>
    <w:rsid w:val="00317583"/>
    <w:rsid w:val="00317776"/>
    <w:rsid w:val="00317A6A"/>
    <w:rsid w:val="00317E1A"/>
    <w:rsid w:val="003202CE"/>
    <w:rsid w:val="00320685"/>
    <w:rsid w:val="003207A5"/>
    <w:rsid w:val="00320E42"/>
    <w:rsid w:val="00320FBF"/>
    <w:rsid w:val="00321343"/>
    <w:rsid w:val="003222E3"/>
    <w:rsid w:val="00322B4A"/>
    <w:rsid w:val="00322F05"/>
    <w:rsid w:val="00322F2E"/>
    <w:rsid w:val="00322FE5"/>
    <w:rsid w:val="0032366D"/>
    <w:rsid w:val="0032372A"/>
    <w:rsid w:val="003239DD"/>
    <w:rsid w:val="00323AE3"/>
    <w:rsid w:val="00324E27"/>
    <w:rsid w:val="00325ABF"/>
    <w:rsid w:val="00325B19"/>
    <w:rsid w:val="0032646E"/>
    <w:rsid w:val="00326F1F"/>
    <w:rsid w:val="0032713D"/>
    <w:rsid w:val="00327365"/>
    <w:rsid w:val="00327387"/>
    <w:rsid w:val="003276A5"/>
    <w:rsid w:val="00330140"/>
    <w:rsid w:val="003304D8"/>
    <w:rsid w:val="00330992"/>
    <w:rsid w:val="00330A58"/>
    <w:rsid w:val="00330AB1"/>
    <w:rsid w:val="00330C25"/>
    <w:rsid w:val="0033127C"/>
    <w:rsid w:val="00331386"/>
    <w:rsid w:val="0033178D"/>
    <w:rsid w:val="00331EB5"/>
    <w:rsid w:val="003323B1"/>
    <w:rsid w:val="003328B9"/>
    <w:rsid w:val="00333332"/>
    <w:rsid w:val="00333CED"/>
    <w:rsid w:val="00334DBE"/>
    <w:rsid w:val="00335166"/>
    <w:rsid w:val="0033537C"/>
    <w:rsid w:val="00335AF8"/>
    <w:rsid w:val="003364C7"/>
    <w:rsid w:val="003367D4"/>
    <w:rsid w:val="00336908"/>
    <w:rsid w:val="00336B36"/>
    <w:rsid w:val="00336E7C"/>
    <w:rsid w:val="003370EE"/>
    <w:rsid w:val="00337CA9"/>
    <w:rsid w:val="00340407"/>
    <w:rsid w:val="003406DF"/>
    <w:rsid w:val="00340859"/>
    <w:rsid w:val="00340DB6"/>
    <w:rsid w:val="003411FE"/>
    <w:rsid w:val="00341496"/>
    <w:rsid w:val="00341960"/>
    <w:rsid w:val="00342369"/>
    <w:rsid w:val="003423ED"/>
    <w:rsid w:val="00342A79"/>
    <w:rsid w:val="00342D86"/>
    <w:rsid w:val="00342DD0"/>
    <w:rsid w:val="00342E6B"/>
    <w:rsid w:val="00343EC2"/>
    <w:rsid w:val="00344256"/>
    <w:rsid w:val="003443A7"/>
    <w:rsid w:val="00344DE7"/>
    <w:rsid w:val="003453E3"/>
    <w:rsid w:val="003456CD"/>
    <w:rsid w:val="00345B41"/>
    <w:rsid w:val="0034697A"/>
    <w:rsid w:val="0034705A"/>
    <w:rsid w:val="0034719E"/>
    <w:rsid w:val="0034748D"/>
    <w:rsid w:val="00347585"/>
    <w:rsid w:val="003503A4"/>
    <w:rsid w:val="00350405"/>
    <w:rsid w:val="0035051E"/>
    <w:rsid w:val="003506C0"/>
    <w:rsid w:val="00350B82"/>
    <w:rsid w:val="00350E2D"/>
    <w:rsid w:val="003511A0"/>
    <w:rsid w:val="00351599"/>
    <w:rsid w:val="00351888"/>
    <w:rsid w:val="00351A93"/>
    <w:rsid w:val="003520FF"/>
    <w:rsid w:val="0035217B"/>
    <w:rsid w:val="00352A39"/>
    <w:rsid w:val="00352D1E"/>
    <w:rsid w:val="00352D32"/>
    <w:rsid w:val="003530F2"/>
    <w:rsid w:val="0035321D"/>
    <w:rsid w:val="003534A9"/>
    <w:rsid w:val="00353851"/>
    <w:rsid w:val="00353B48"/>
    <w:rsid w:val="0035411B"/>
    <w:rsid w:val="00354514"/>
    <w:rsid w:val="00354B5C"/>
    <w:rsid w:val="00354C01"/>
    <w:rsid w:val="00354ECB"/>
    <w:rsid w:val="003556A1"/>
    <w:rsid w:val="00355D10"/>
    <w:rsid w:val="00355D64"/>
    <w:rsid w:val="0035616C"/>
    <w:rsid w:val="0035634F"/>
    <w:rsid w:val="00356378"/>
    <w:rsid w:val="00356655"/>
    <w:rsid w:val="00356756"/>
    <w:rsid w:val="003571B6"/>
    <w:rsid w:val="0035720A"/>
    <w:rsid w:val="00357472"/>
    <w:rsid w:val="00360137"/>
    <w:rsid w:val="00360A02"/>
    <w:rsid w:val="00360E49"/>
    <w:rsid w:val="0036108D"/>
    <w:rsid w:val="0036131D"/>
    <w:rsid w:val="00361803"/>
    <w:rsid w:val="00361BBD"/>
    <w:rsid w:val="003627B0"/>
    <w:rsid w:val="00362864"/>
    <w:rsid w:val="00363894"/>
    <w:rsid w:val="00363B01"/>
    <w:rsid w:val="00363B10"/>
    <w:rsid w:val="0036407E"/>
    <w:rsid w:val="003641DD"/>
    <w:rsid w:val="00364336"/>
    <w:rsid w:val="0036439F"/>
    <w:rsid w:val="00365847"/>
    <w:rsid w:val="00365B8E"/>
    <w:rsid w:val="00365D82"/>
    <w:rsid w:val="003660B5"/>
    <w:rsid w:val="003660F7"/>
    <w:rsid w:val="00366BC2"/>
    <w:rsid w:val="00366F75"/>
    <w:rsid w:val="00367649"/>
    <w:rsid w:val="003676DB"/>
    <w:rsid w:val="00367903"/>
    <w:rsid w:val="0037015B"/>
    <w:rsid w:val="00370198"/>
    <w:rsid w:val="003702C8"/>
    <w:rsid w:val="00370A62"/>
    <w:rsid w:val="00370FC1"/>
    <w:rsid w:val="003711A5"/>
    <w:rsid w:val="003718AA"/>
    <w:rsid w:val="003719B7"/>
    <w:rsid w:val="00372A33"/>
    <w:rsid w:val="00372CFF"/>
    <w:rsid w:val="00372D32"/>
    <w:rsid w:val="0037384C"/>
    <w:rsid w:val="00374583"/>
    <w:rsid w:val="0037462E"/>
    <w:rsid w:val="003747D2"/>
    <w:rsid w:val="0037491E"/>
    <w:rsid w:val="00375322"/>
    <w:rsid w:val="00375492"/>
    <w:rsid w:val="003763BA"/>
    <w:rsid w:val="003763F5"/>
    <w:rsid w:val="00376DCD"/>
    <w:rsid w:val="00377436"/>
    <w:rsid w:val="0037744F"/>
    <w:rsid w:val="00377A8F"/>
    <w:rsid w:val="00380308"/>
    <w:rsid w:val="0038040F"/>
    <w:rsid w:val="00380821"/>
    <w:rsid w:val="003819B4"/>
    <w:rsid w:val="0038214B"/>
    <w:rsid w:val="0038216D"/>
    <w:rsid w:val="00382C96"/>
    <w:rsid w:val="003830B4"/>
    <w:rsid w:val="003833B0"/>
    <w:rsid w:val="0038363A"/>
    <w:rsid w:val="003836D3"/>
    <w:rsid w:val="003837B4"/>
    <w:rsid w:val="00384210"/>
    <w:rsid w:val="00384220"/>
    <w:rsid w:val="00384B80"/>
    <w:rsid w:val="00384BE0"/>
    <w:rsid w:val="00384C0A"/>
    <w:rsid w:val="00385879"/>
    <w:rsid w:val="00385A06"/>
    <w:rsid w:val="003867CD"/>
    <w:rsid w:val="00386B65"/>
    <w:rsid w:val="00386B99"/>
    <w:rsid w:val="003871B3"/>
    <w:rsid w:val="0038784A"/>
    <w:rsid w:val="003905F0"/>
    <w:rsid w:val="00390828"/>
    <w:rsid w:val="003908F0"/>
    <w:rsid w:val="00390A85"/>
    <w:rsid w:val="00390E0C"/>
    <w:rsid w:val="003912BC"/>
    <w:rsid w:val="00391A5D"/>
    <w:rsid w:val="00391DBC"/>
    <w:rsid w:val="00392021"/>
    <w:rsid w:val="003924E1"/>
    <w:rsid w:val="003927AF"/>
    <w:rsid w:val="00392C40"/>
    <w:rsid w:val="00392D34"/>
    <w:rsid w:val="00392DC7"/>
    <w:rsid w:val="0039311A"/>
    <w:rsid w:val="00393259"/>
    <w:rsid w:val="003938F1"/>
    <w:rsid w:val="00394893"/>
    <w:rsid w:val="00395529"/>
    <w:rsid w:val="00395774"/>
    <w:rsid w:val="00395A75"/>
    <w:rsid w:val="00395D2E"/>
    <w:rsid w:val="00395F92"/>
    <w:rsid w:val="00396B5F"/>
    <w:rsid w:val="00396BE2"/>
    <w:rsid w:val="00396DD9"/>
    <w:rsid w:val="00396E37"/>
    <w:rsid w:val="003973FD"/>
    <w:rsid w:val="0039759D"/>
    <w:rsid w:val="00397EAA"/>
    <w:rsid w:val="003A0CBA"/>
    <w:rsid w:val="003A1291"/>
    <w:rsid w:val="003A12F7"/>
    <w:rsid w:val="003A15F4"/>
    <w:rsid w:val="003A25F6"/>
    <w:rsid w:val="003A348C"/>
    <w:rsid w:val="003A353B"/>
    <w:rsid w:val="003A3BD0"/>
    <w:rsid w:val="003A3ED9"/>
    <w:rsid w:val="003A5130"/>
    <w:rsid w:val="003A52A6"/>
    <w:rsid w:val="003A54DA"/>
    <w:rsid w:val="003A58C9"/>
    <w:rsid w:val="003A5D0C"/>
    <w:rsid w:val="003A6426"/>
    <w:rsid w:val="003A7090"/>
    <w:rsid w:val="003A71C2"/>
    <w:rsid w:val="003A7342"/>
    <w:rsid w:val="003A75AF"/>
    <w:rsid w:val="003A7C7A"/>
    <w:rsid w:val="003B06F1"/>
    <w:rsid w:val="003B0AB5"/>
    <w:rsid w:val="003B0F82"/>
    <w:rsid w:val="003B13BD"/>
    <w:rsid w:val="003B1478"/>
    <w:rsid w:val="003B199B"/>
    <w:rsid w:val="003B1B6D"/>
    <w:rsid w:val="003B1CCB"/>
    <w:rsid w:val="003B215D"/>
    <w:rsid w:val="003B30DE"/>
    <w:rsid w:val="003B33DB"/>
    <w:rsid w:val="003B37BB"/>
    <w:rsid w:val="003B4610"/>
    <w:rsid w:val="003B485A"/>
    <w:rsid w:val="003B4B65"/>
    <w:rsid w:val="003B4F7C"/>
    <w:rsid w:val="003B599E"/>
    <w:rsid w:val="003B59FF"/>
    <w:rsid w:val="003B5CFA"/>
    <w:rsid w:val="003B5E07"/>
    <w:rsid w:val="003B665B"/>
    <w:rsid w:val="003B689E"/>
    <w:rsid w:val="003B694E"/>
    <w:rsid w:val="003B7251"/>
    <w:rsid w:val="003B7600"/>
    <w:rsid w:val="003B782A"/>
    <w:rsid w:val="003B78CE"/>
    <w:rsid w:val="003B7D98"/>
    <w:rsid w:val="003C0AF2"/>
    <w:rsid w:val="003C14FC"/>
    <w:rsid w:val="003C1891"/>
    <w:rsid w:val="003C1B15"/>
    <w:rsid w:val="003C1BDD"/>
    <w:rsid w:val="003C1CDA"/>
    <w:rsid w:val="003C2022"/>
    <w:rsid w:val="003C211F"/>
    <w:rsid w:val="003C2211"/>
    <w:rsid w:val="003C2A5E"/>
    <w:rsid w:val="003C2A93"/>
    <w:rsid w:val="003C2EFF"/>
    <w:rsid w:val="003C32C6"/>
    <w:rsid w:val="003C3B64"/>
    <w:rsid w:val="003C4160"/>
    <w:rsid w:val="003C4A14"/>
    <w:rsid w:val="003C514C"/>
    <w:rsid w:val="003C540A"/>
    <w:rsid w:val="003C5799"/>
    <w:rsid w:val="003C59C5"/>
    <w:rsid w:val="003C5C13"/>
    <w:rsid w:val="003C5CA5"/>
    <w:rsid w:val="003C5CDB"/>
    <w:rsid w:val="003C5FD5"/>
    <w:rsid w:val="003C6011"/>
    <w:rsid w:val="003C63C3"/>
    <w:rsid w:val="003C64E6"/>
    <w:rsid w:val="003C6598"/>
    <w:rsid w:val="003C671E"/>
    <w:rsid w:val="003C6F3C"/>
    <w:rsid w:val="003C70B8"/>
    <w:rsid w:val="003C70DE"/>
    <w:rsid w:val="003C7D6A"/>
    <w:rsid w:val="003C7F82"/>
    <w:rsid w:val="003D02AE"/>
    <w:rsid w:val="003D0C97"/>
    <w:rsid w:val="003D0D14"/>
    <w:rsid w:val="003D0ED0"/>
    <w:rsid w:val="003D1269"/>
    <w:rsid w:val="003D153D"/>
    <w:rsid w:val="003D15E8"/>
    <w:rsid w:val="003D1B96"/>
    <w:rsid w:val="003D1C80"/>
    <w:rsid w:val="003D25A5"/>
    <w:rsid w:val="003D26BF"/>
    <w:rsid w:val="003D283E"/>
    <w:rsid w:val="003D2FB0"/>
    <w:rsid w:val="003D3090"/>
    <w:rsid w:val="003D34E0"/>
    <w:rsid w:val="003D34E4"/>
    <w:rsid w:val="003D3A0F"/>
    <w:rsid w:val="003D3B9E"/>
    <w:rsid w:val="003D4261"/>
    <w:rsid w:val="003D4594"/>
    <w:rsid w:val="003D45B2"/>
    <w:rsid w:val="003D4EED"/>
    <w:rsid w:val="003D50D5"/>
    <w:rsid w:val="003D56DD"/>
    <w:rsid w:val="003D5AE1"/>
    <w:rsid w:val="003D5CF0"/>
    <w:rsid w:val="003D5E8E"/>
    <w:rsid w:val="003D6B1F"/>
    <w:rsid w:val="003D77A9"/>
    <w:rsid w:val="003E0027"/>
    <w:rsid w:val="003E011A"/>
    <w:rsid w:val="003E0641"/>
    <w:rsid w:val="003E0A08"/>
    <w:rsid w:val="003E13D5"/>
    <w:rsid w:val="003E13DA"/>
    <w:rsid w:val="003E159E"/>
    <w:rsid w:val="003E185C"/>
    <w:rsid w:val="003E1A75"/>
    <w:rsid w:val="003E1A79"/>
    <w:rsid w:val="003E26B8"/>
    <w:rsid w:val="003E2C6A"/>
    <w:rsid w:val="003E3072"/>
    <w:rsid w:val="003E351B"/>
    <w:rsid w:val="003E3787"/>
    <w:rsid w:val="003E46E8"/>
    <w:rsid w:val="003E49E0"/>
    <w:rsid w:val="003E4AC5"/>
    <w:rsid w:val="003E4CBC"/>
    <w:rsid w:val="003E5181"/>
    <w:rsid w:val="003E5461"/>
    <w:rsid w:val="003E5CDD"/>
    <w:rsid w:val="003E5D84"/>
    <w:rsid w:val="003E5F03"/>
    <w:rsid w:val="003E5FCD"/>
    <w:rsid w:val="003E6DB9"/>
    <w:rsid w:val="003E7259"/>
    <w:rsid w:val="003E7311"/>
    <w:rsid w:val="003E744E"/>
    <w:rsid w:val="003E764B"/>
    <w:rsid w:val="003E7B62"/>
    <w:rsid w:val="003F09FE"/>
    <w:rsid w:val="003F0F65"/>
    <w:rsid w:val="003F0FC1"/>
    <w:rsid w:val="003F1747"/>
    <w:rsid w:val="003F1A12"/>
    <w:rsid w:val="003F1C5F"/>
    <w:rsid w:val="003F1F22"/>
    <w:rsid w:val="003F2943"/>
    <w:rsid w:val="003F299D"/>
    <w:rsid w:val="003F3F52"/>
    <w:rsid w:val="003F48A3"/>
    <w:rsid w:val="003F4B12"/>
    <w:rsid w:val="003F5EBE"/>
    <w:rsid w:val="003F6234"/>
    <w:rsid w:val="003F71E4"/>
    <w:rsid w:val="003F74D7"/>
    <w:rsid w:val="003F74E9"/>
    <w:rsid w:val="003F772A"/>
    <w:rsid w:val="003F77E3"/>
    <w:rsid w:val="003F788D"/>
    <w:rsid w:val="003F7948"/>
    <w:rsid w:val="003F799F"/>
    <w:rsid w:val="003F79C1"/>
    <w:rsid w:val="004001CE"/>
    <w:rsid w:val="00400820"/>
    <w:rsid w:val="00401203"/>
    <w:rsid w:val="00401663"/>
    <w:rsid w:val="0040182D"/>
    <w:rsid w:val="00401C88"/>
    <w:rsid w:val="00401CC5"/>
    <w:rsid w:val="00401DB0"/>
    <w:rsid w:val="00403034"/>
    <w:rsid w:val="00403B09"/>
    <w:rsid w:val="00404233"/>
    <w:rsid w:val="00404CDE"/>
    <w:rsid w:val="00404CEE"/>
    <w:rsid w:val="0040582B"/>
    <w:rsid w:val="00405958"/>
    <w:rsid w:val="00405B65"/>
    <w:rsid w:val="00405C2B"/>
    <w:rsid w:val="00405CB9"/>
    <w:rsid w:val="00405F7B"/>
    <w:rsid w:val="00405F7D"/>
    <w:rsid w:val="00406748"/>
    <w:rsid w:val="00406C6A"/>
    <w:rsid w:val="00406EFB"/>
    <w:rsid w:val="00407055"/>
    <w:rsid w:val="0041052A"/>
    <w:rsid w:val="00410630"/>
    <w:rsid w:val="004115BC"/>
    <w:rsid w:val="004115F6"/>
    <w:rsid w:val="00411933"/>
    <w:rsid w:val="00411D99"/>
    <w:rsid w:val="00411E64"/>
    <w:rsid w:val="00412F3A"/>
    <w:rsid w:val="004140C1"/>
    <w:rsid w:val="004151F0"/>
    <w:rsid w:val="00416852"/>
    <w:rsid w:val="00417518"/>
    <w:rsid w:val="00417EB5"/>
    <w:rsid w:val="00420077"/>
    <w:rsid w:val="00420268"/>
    <w:rsid w:val="00420531"/>
    <w:rsid w:val="00420856"/>
    <w:rsid w:val="00420B8D"/>
    <w:rsid w:val="00420C95"/>
    <w:rsid w:val="00421230"/>
    <w:rsid w:val="00422417"/>
    <w:rsid w:val="0042373C"/>
    <w:rsid w:val="004239B7"/>
    <w:rsid w:val="00423C09"/>
    <w:rsid w:val="0042519B"/>
    <w:rsid w:val="004254D9"/>
    <w:rsid w:val="004254EC"/>
    <w:rsid w:val="00425D71"/>
    <w:rsid w:val="00426531"/>
    <w:rsid w:val="0042674E"/>
    <w:rsid w:val="004267CB"/>
    <w:rsid w:val="00426E04"/>
    <w:rsid w:val="00427BE7"/>
    <w:rsid w:val="004306C5"/>
    <w:rsid w:val="0043090B"/>
    <w:rsid w:val="00431861"/>
    <w:rsid w:val="00431E60"/>
    <w:rsid w:val="00431F01"/>
    <w:rsid w:val="004324BA"/>
    <w:rsid w:val="004325D3"/>
    <w:rsid w:val="00432EEB"/>
    <w:rsid w:val="00432EF1"/>
    <w:rsid w:val="00432F66"/>
    <w:rsid w:val="00433C43"/>
    <w:rsid w:val="00433C95"/>
    <w:rsid w:val="00434A4F"/>
    <w:rsid w:val="00434EBE"/>
    <w:rsid w:val="004352C8"/>
    <w:rsid w:val="00435598"/>
    <w:rsid w:val="00435DBC"/>
    <w:rsid w:val="00436AAE"/>
    <w:rsid w:val="00436B05"/>
    <w:rsid w:val="00436B65"/>
    <w:rsid w:val="004370C0"/>
    <w:rsid w:val="004375D0"/>
    <w:rsid w:val="004376F0"/>
    <w:rsid w:val="00437A6D"/>
    <w:rsid w:val="00437C04"/>
    <w:rsid w:val="0044016A"/>
    <w:rsid w:val="00440171"/>
    <w:rsid w:val="0044017B"/>
    <w:rsid w:val="00440492"/>
    <w:rsid w:val="00440DB8"/>
    <w:rsid w:val="00441CAC"/>
    <w:rsid w:val="00441E12"/>
    <w:rsid w:val="0044222F"/>
    <w:rsid w:val="004426C6"/>
    <w:rsid w:val="004428AB"/>
    <w:rsid w:val="00443288"/>
    <w:rsid w:val="004433CD"/>
    <w:rsid w:val="0044383C"/>
    <w:rsid w:val="00443D94"/>
    <w:rsid w:val="00443F68"/>
    <w:rsid w:val="004440E1"/>
    <w:rsid w:val="00444416"/>
    <w:rsid w:val="00444427"/>
    <w:rsid w:val="00444CE5"/>
    <w:rsid w:val="00444D5A"/>
    <w:rsid w:val="004452C1"/>
    <w:rsid w:val="00445A98"/>
    <w:rsid w:val="00445C74"/>
    <w:rsid w:val="00445E59"/>
    <w:rsid w:val="00446012"/>
    <w:rsid w:val="004460CB"/>
    <w:rsid w:val="00446491"/>
    <w:rsid w:val="004466DF"/>
    <w:rsid w:val="00446D89"/>
    <w:rsid w:val="004470A4"/>
    <w:rsid w:val="00447897"/>
    <w:rsid w:val="004505EF"/>
    <w:rsid w:val="004507E4"/>
    <w:rsid w:val="00450D9E"/>
    <w:rsid w:val="004510E2"/>
    <w:rsid w:val="00451A60"/>
    <w:rsid w:val="00451C28"/>
    <w:rsid w:val="00451C73"/>
    <w:rsid w:val="00451D9D"/>
    <w:rsid w:val="004525BA"/>
    <w:rsid w:val="004525CC"/>
    <w:rsid w:val="00452695"/>
    <w:rsid w:val="00452798"/>
    <w:rsid w:val="004527F0"/>
    <w:rsid w:val="00452DDA"/>
    <w:rsid w:val="00452E0C"/>
    <w:rsid w:val="00452F12"/>
    <w:rsid w:val="004532E1"/>
    <w:rsid w:val="00453404"/>
    <w:rsid w:val="00453429"/>
    <w:rsid w:val="0045358D"/>
    <w:rsid w:val="004538B9"/>
    <w:rsid w:val="00453E44"/>
    <w:rsid w:val="0045458D"/>
    <w:rsid w:val="00454B94"/>
    <w:rsid w:val="00454E74"/>
    <w:rsid w:val="00454E8F"/>
    <w:rsid w:val="004553B8"/>
    <w:rsid w:val="00455536"/>
    <w:rsid w:val="004559E2"/>
    <w:rsid w:val="004562AE"/>
    <w:rsid w:val="00456464"/>
    <w:rsid w:val="00456840"/>
    <w:rsid w:val="00456B41"/>
    <w:rsid w:val="00457092"/>
    <w:rsid w:val="00457DEB"/>
    <w:rsid w:val="004603CA"/>
    <w:rsid w:val="00461463"/>
    <w:rsid w:val="0046158F"/>
    <w:rsid w:val="00461AFF"/>
    <w:rsid w:val="00461E71"/>
    <w:rsid w:val="00462E11"/>
    <w:rsid w:val="00463357"/>
    <w:rsid w:val="004633E4"/>
    <w:rsid w:val="004634A9"/>
    <w:rsid w:val="00463889"/>
    <w:rsid w:val="004638F8"/>
    <w:rsid w:val="00463993"/>
    <w:rsid w:val="00463FBE"/>
    <w:rsid w:val="004642C5"/>
    <w:rsid w:val="00464D3C"/>
    <w:rsid w:val="00465923"/>
    <w:rsid w:val="0046608B"/>
    <w:rsid w:val="004667F6"/>
    <w:rsid w:val="004669DD"/>
    <w:rsid w:val="00466FCC"/>
    <w:rsid w:val="00467AFA"/>
    <w:rsid w:val="00467CD2"/>
    <w:rsid w:val="00467CE8"/>
    <w:rsid w:val="00467DBA"/>
    <w:rsid w:val="00467DC2"/>
    <w:rsid w:val="004710A2"/>
    <w:rsid w:val="004712A3"/>
    <w:rsid w:val="0047140E"/>
    <w:rsid w:val="00471A47"/>
    <w:rsid w:val="00471F07"/>
    <w:rsid w:val="0047238D"/>
    <w:rsid w:val="0047257E"/>
    <w:rsid w:val="00473228"/>
    <w:rsid w:val="00473406"/>
    <w:rsid w:val="00473429"/>
    <w:rsid w:val="0047342F"/>
    <w:rsid w:val="00473C43"/>
    <w:rsid w:val="00473E73"/>
    <w:rsid w:val="00473EAE"/>
    <w:rsid w:val="00473F90"/>
    <w:rsid w:val="00474816"/>
    <w:rsid w:val="004749AA"/>
    <w:rsid w:val="00474CEF"/>
    <w:rsid w:val="00475805"/>
    <w:rsid w:val="004761E2"/>
    <w:rsid w:val="00476633"/>
    <w:rsid w:val="00476936"/>
    <w:rsid w:val="00476F95"/>
    <w:rsid w:val="0047701F"/>
    <w:rsid w:val="00477391"/>
    <w:rsid w:val="0047786D"/>
    <w:rsid w:val="00481253"/>
    <w:rsid w:val="00481807"/>
    <w:rsid w:val="00482071"/>
    <w:rsid w:val="00482F83"/>
    <w:rsid w:val="00483740"/>
    <w:rsid w:val="00483D3A"/>
    <w:rsid w:val="00483E44"/>
    <w:rsid w:val="00483ECF"/>
    <w:rsid w:val="004841E7"/>
    <w:rsid w:val="0048458E"/>
    <w:rsid w:val="0048473B"/>
    <w:rsid w:val="00484B2B"/>
    <w:rsid w:val="00485B69"/>
    <w:rsid w:val="0048603F"/>
    <w:rsid w:val="00486576"/>
    <w:rsid w:val="00486BAB"/>
    <w:rsid w:val="00486BD8"/>
    <w:rsid w:val="00487045"/>
    <w:rsid w:val="0048724F"/>
    <w:rsid w:val="004878F6"/>
    <w:rsid w:val="00487A3B"/>
    <w:rsid w:val="00487B48"/>
    <w:rsid w:val="00490399"/>
    <w:rsid w:val="0049059C"/>
    <w:rsid w:val="00491D2F"/>
    <w:rsid w:val="0049222F"/>
    <w:rsid w:val="0049286F"/>
    <w:rsid w:val="00492F5A"/>
    <w:rsid w:val="0049319F"/>
    <w:rsid w:val="00493546"/>
    <w:rsid w:val="004935BA"/>
    <w:rsid w:val="00493ADD"/>
    <w:rsid w:val="0049417C"/>
    <w:rsid w:val="00494932"/>
    <w:rsid w:val="00494B9C"/>
    <w:rsid w:val="00494F93"/>
    <w:rsid w:val="00495288"/>
    <w:rsid w:val="004954D9"/>
    <w:rsid w:val="0049603E"/>
    <w:rsid w:val="00496145"/>
    <w:rsid w:val="004963C6"/>
    <w:rsid w:val="00496B48"/>
    <w:rsid w:val="00497994"/>
    <w:rsid w:val="00497A15"/>
    <w:rsid w:val="004A0052"/>
    <w:rsid w:val="004A050C"/>
    <w:rsid w:val="004A10D4"/>
    <w:rsid w:val="004A13AD"/>
    <w:rsid w:val="004A1473"/>
    <w:rsid w:val="004A1599"/>
    <w:rsid w:val="004A1CB7"/>
    <w:rsid w:val="004A266A"/>
    <w:rsid w:val="004A26B6"/>
    <w:rsid w:val="004A2829"/>
    <w:rsid w:val="004A29B1"/>
    <w:rsid w:val="004A2F6B"/>
    <w:rsid w:val="004A345B"/>
    <w:rsid w:val="004A3CBF"/>
    <w:rsid w:val="004A3CD8"/>
    <w:rsid w:val="004A3F90"/>
    <w:rsid w:val="004A42C5"/>
    <w:rsid w:val="004A4514"/>
    <w:rsid w:val="004A4F9F"/>
    <w:rsid w:val="004A5279"/>
    <w:rsid w:val="004A5560"/>
    <w:rsid w:val="004A5CF0"/>
    <w:rsid w:val="004A6427"/>
    <w:rsid w:val="004A6892"/>
    <w:rsid w:val="004A6A41"/>
    <w:rsid w:val="004A6F8E"/>
    <w:rsid w:val="004A79DF"/>
    <w:rsid w:val="004B03D7"/>
    <w:rsid w:val="004B04BC"/>
    <w:rsid w:val="004B09ED"/>
    <w:rsid w:val="004B0D13"/>
    <w:rsid w:val="004B0EEA"/>
    <w:rsid w:val="004B15F9"/>
    <w:rsid w:val="004B1A98"/>
    <w:rsid w:val="004B1B82"/>
    <w:rsid w:val="004B1BC2"/>
    <w:rsid w:val="004B1F34"/>
    <w:rsid w:val="004B2168"/>
    <w:rsid w:val="004B22C0"/>
    <w:rsid w:val="004B2483"/>
    <w:rsid w:val="004B249A"/>
    <w:rsid w:val="004B294E"/>
    <w:rsid w:val="004B2DCE"/>
    <w:rsid w:val="004B2EFD"/>
    <w:rsid w:val="004B361D"/>
    <w:rsid w:val="004B364D"/>
    <w:rsid w:val="004B37F5"/>
    <w:rsid w:val="004B3E65"/>
    <w:rsid w:val="004B41F6"/>
    <w:rsid w:val="004B47F4"/>
    <w:rsid w:val="004B57E6"/>
    <w:rsid w:val="004B65C8"/>
    <w:rsid w:val="004B6979"/>
    <w:rsid w:val="004B6EEB"/>
    <w:rsid w:val="004B7417"/>
    <w:rsid w:val="004B74CC"/>
    <w:rsid w:val="004B759D"/>
    <w:rsid w:val="004B7B31"/>
    <w:rsid w:val="004B7BF0"/>
    <w:rsid w:val="004B7E34"/>
    <w:rsid w:val="004C002A"/>
    <w:rsid w:val="004C1367"/>
    <w:rsid w:val="004C1BEB"/>
    <w:rsid w:val="004C1C23"/>
    <w:rsid w:val="004C1FC0"/>
    <w:rsid w:val="004C20EF"/>
    <w:rsid w:val="004C2438"/>
    <w:rsid w:val="004C2CC4"/>
    <w:rsid w:val="004C33AA"/>
    <w:rsid w:val="004C3490"/>
    <w:rsid w:val="004C384F"/>
    <w:rsid w:val="004C3C8B"/>
    <w:rsid w:val="004C3EE3"/>
    <w:rsid w:val="004C40DC"/>
    <w:rsid w:val="004C47EC"/>
    <w:rsid w:val="004C49AF"/>
    <w:rsid w:val="004C4EB5"/>
    <w:rsid w:val="004C552B"/>
    <w:rsid w:val="004C5AF5"/>
    <w:rsid w:val="004C5BD0"/>
    <w:rsid w:val="004C63C0"/>
    <w:rsid w:val="004C6557"/>
    <w:rsid w:val="004C7352"/>
    <w:rsid w:val="004C764E"/>
    <w:rsid w:val="004C7D7C"/>
    <w:rsid w:val="004D00B6"/>
    <w:rsid w:val="004D05B1"/>
    <w:rsid w:val="004D0B22"/>
    <w:rsid w:val="004D1C20"/>
    <w:rsid w:val="004D2110"/>
    <w:rsid w:val="004D2201"/>
    <w:rsid w:val="004D226A"/>
    <w:rsid w:val="004D22D5"/>
    <w:rsid w:val="004D2442"/>
    <w:rsid w:val="004D266D"/>
    <w:rsid w:val="004D3068"/>
    <w:rsid w:val="004D33D5"/>
    <w:rsid w:val="004D37C9"/>
    <w:rsid w:val="004D3A3C"/>
    <w:rsid w:val="004D3CC8"/>
    <w:rsid w:val="004D3F08"/>
    <w:rsid w:val="004D46B3"/>
    <w:rsid w:val="004D48CC"/>
    <w:rsid w:val="004D516D"/>
    <w:rsid w:val="004D5342"/>
    <w:rsid w:val="004D546C"/>
    <w:rsid w:val="004D6466"/>
    <w:rsid w:val="004D67CC"/>
    <w:rsid w:val="004D7AE6"/>
    <w:rsid w:val="004D7B6C"/>
    <w:rsid w:val="004D7CA9"/>
    <w:rsid w:val="004D7CED"/>
    <w:rsid w:val="004E019F"/>
    <w:rsid w:val="004E02D9"/>
    <w:rsid w:val="004E0B29"/>
    <w:rsid w:val="004E10D7"/>
    <w:rsid w:val="004E25AB"/>
    <w:rsid w:val="004E275D"/>
    <w:rsid w:val="004E2F7C"/>
    <w:rsid w:val="004E30ED"/>
    <w:rsid w:val="004E3325"/>
    <w:rsid w:val="004E33F9"/>
    <w:rsid w:val="004E39EA"/>
    <w:rsid w:val="004E3A27"/>
    <w:rsid w:val="004E3D51"/>
    <w:rsid w:val="004E4125"/>
    <w:rsid w:val="004E487D"/>
    <w:rsid w:val="004E48C2"/>
    <w:rsid w:val="004E4A97"/>
    <w:rsid w:val="004E4D8F"/>
    <w:rsid w:val="004E4EB0"/>
    <w:rsid w:val="004E521A"/>
    <w:rsid w:val="004E5384"/>
    <w:rsid w:val="004E5BC9"/>
    <w:rsid w:val="004E6A47"/>
    <w:rsid w:val="004E6AB8"/>
    <w:rsid w:val="004E6BA4"/>
    <w:rsid w:val="004E733D"/>
    <w:rsid w:val="004E75A7"/>
    <w:rsid w:val="004E7873"/>
    <w:rsid w:val="004F042D"/>
    <w:rsid w:val="004F0F98"/>
    <w:rsid w:val="004F14AB"/>
    <w:rsid w:val="004F1B57"/>
    <w:rsid w:val="004F1BC1"/>
    <w:rsid w:val="004F1D1C"/>
    <w:rsid w:val="004F25BF"/>
    <w:rsid w:val="004F27C7"/>
    <w:rsid w:val="004F28E4"/>
    <w:rsid w:val="004F2C92"/>
    <w:rsid w:val="004F2F62"/>
    <w:rsid w:val="004F3B35"/>
    <w:rsid w:val="004F3FF7"/>
    <w:rsid w:val="004F425E"/>
    <w:rsid w:val="004F4532"/>
    <w:rsid w:val="004F4623"/>
    <w:rsid w:val="004F51C4"/>
    <w:rsid w:val="004F528B"/>
    <w:rsid w:val="004F5316"/>
    <w:rsid w:val="004F5480"/>
    <w:rsid w:val="004F5996"/>
    <w:rsid w:val="004F5D25"/>
    <w:rsid w:val="004F6490"/>
    <w:rsid w:val="004F6927"/>
    <w:rsid w:val="004F707B"/>
    <w:rsid w:val="004F7095"/>
    <w:rsid w:val="004F7153"/>
    <w:rsid w:val="004F7CC3"/>
    <w:rsid w:val="00500114"/>
    <w:rsid w:val="005004F8"/>
    <w:rsid w:val="00500913"/>
    <w:rsid w:val="00500939"/>
    <w:rsid w:val="005009D5"/>
    <w:rsid w:val="00500BB5"/>
    <w:rsid w:val="00500CC1"/>
    <w:rsid w:val="005017DE"/>
    <w:rsid w:val="00501BF4"/>
    <w:rsid w:val="00501DC9"/>
    <w:rsid w:val="00501FA1"/>
    <w:rsid w:val="0050201D"/>
    <w:rsid w:val="00502314"/>
    <w:rsid w:val="005027D9"/>
    <w:rsid w:val="00502C3C"/>
    <w:rsid w:val="00502E34"/>
    <w:rsid w:val="005031E7"/>
    <w:rsid w:val="00503B2B"/>
    <w:rsid w:val="00504E92"/>
    <w:rsid w:val="005052FA"/>
    <w:rsid w:val="005059EE"/>
    <w:rsid w:val="00505C04"/>
    <w:rsid w:val="005064AC"/>
    <w:rsid w:val="0050660B"/>
    <w:rsid w:val="005073B9"/>
    <w:rsid w:val="0050780B"/>
    <w:rsid w:val="0050798F"/>
    <w:rsid w:val="005079FF"/>
    <w:rsid w:val="00507F10"/>
    <w:rsid w:val="00507FFB"/>
    <w:rsid w:val="00510837"/>
    <w:rsid w:val="00510A98"/>
    <w:rsid w:val="00510B30"/>
    <w:rsid w:val="00510F57"/>
    <w:rsid w:val="005112DA"/>
    <w:rsid w:val="005119C8"/>
    <w:rsid w:val="00511EA0"/>
    <w:rsid w:val="005120E0"/>
    <w:rsid w:val="00512B4F"/>
    <w:rsid w:val="005134B0"/>
    <w:rsid w:val="00513600"/>
    <w:rsid w:val="005147A5"/>
    <w:rsid w:val="00514861"/>
    <w:rsid w:val="00514933"/>
    <w:rsid w:val="00514B41"/>
    <w:rsid w:val="005152F4"/>
    <w:rsid w:val="00516673"/>
    <w:rsid w:val="00516CFA"/>
    <w:rsid w:val="00516D3B"/>
    <w:rsid w:val="00516E02"/>
    <w:rsid w:val="00516EDC"/>
    <w:rsid w:val="00517126"/>
    <w:rsid w:val="00517627"/>
    <w:rsid w:val="00517CC8"/>
    <w:rsid w:val="00517D0D"/>
    <w:rsid w:val="00517FA0"/>
    <w:rsid w:val="00520A61"/>
    <w:rsid w:val="00520E82"/>
    <w:rsid w:val="005217BC"/>
    <w:rsid w:val="00522041"/>
    <w:rsid w:val="0052209D"/>
    <w:rsid w:val="005220A7"/>
    <w:rsid w:val="0052273B"/>
    <w:rsid w:val="0052302B"/>
    <w:rsid w:val="00523706"/>
    <w:rsid w:val="00523F91"/>
    <w:rsid w:val="00524033"/>
    <w:rsid w:val="00524391"/>
    <w:rsid w:val="005244D9"/>
    <w:rsid w:val="0052469B"/>
    <w:rsid w:val="005247CD"/>
    <w:rsid w:val="00524D33"/>
    <w:rsid w:val="00524E13"/>
    <w:rsid w:val="0052509C"/>
    <w:rsid w:val="0052513C"/>
    <w:rsid w:val="0052516E"/>
    <w:rsid w:val="005253BA"/>
    <w:rsid w:val="0052542B"/>
    <w:rsid w:val="00526082"/>
    <w:rsid w:val="005264D5"/>
    <w:rsid w:val="00526580"/>
    <w:rsid w:val="005268AD"/>
    <w:rsid w:val="005268E5"/>
    <w:rsid w:val="00526F21"/>
    <w:rsid w:val="00527099"/>
    <w:rsid w:val="0052725D"/>
    <w:rsid w:val="00530019"/>
    <w:rsid w:val="005300D8"/>
    <w:rsid w:val="005302A1"/>
    <w:rsid w:val="005303AA"/>
    <w:rsid w:val="0053058A"/>
    <w:rsid w:val="00530D50"/>
    <w:rsid w:val="00531FA4"/>
    <w:rsid w:val="00532244"/>
    <w:rsid w:val="00532DDF"/>
    <w:rsid w:val="005331C3"/>
    <w:rsid w:val="00533443"/>
    <w:rsid w:val="00534705"/>
    <w:rsid w:val="0053485D"/>
    <w:rsid w:val="00535ABA"/>
    <w:rsid w:val="00535ACB"/>
    <w:rsid w:val="00535F14"/>
    <w:rsid w:val="00536155"/>
    <w:rsid w:val="0053684E"/>
    <w:rsid w:val="00536BB5"/>
    <w:rsid w:val="0053718E"/>
    <w:rsid w:val="00537210"/>
    <w:rsid w:val="005374F4"/>
    <w:rsid w:val="005404A5"/>
    <w:rsid w:val="00540824"/>
    <w:rsid w:val="005408A7"/>
    <w:rsid w:val="00540AC3"/>
    <w:rsid w:val="00540B0B"/>
    <w:rsid w:val="00540B5F"/>
    <w:rsid w:val="00540DBA"/>
    <w:rsid w:val="00540EFD"/>
    <w:rsid w:val="00540F45"/>
    <w:rsid w:val="00541043"/>
    <w:rsid w:val="00541221"/>
    <w:rsid w:val="00541C4B"/>
    <w:rsid w:val="00542338"/>
    <w:rsid w:val="0054258C"/>
    <w:rsid w:val="005426BE"/>
    <w:rsid w:val="00542A19"/>
    <w:rsid w:val="00543501"/>
    <w:rsid w:val="0054382B"/>
    <w:rsid w:val="00543913"/>
    <w:rsid w:val="00543F09"/>
    <w:rsid w:val="00543F1C"/>
    <w:rsid w:val="0054421B"/>
    <w:rsid w:val="0054506F"/>
    <w:rsid w:val="005456B4"/>
    <w:rsid w:val="00545AFB"/>
    <w:rsid w:val="00545E2B"/>
    <w:rsid w:val="00546413"/>
    <w:rsid w:val="00546870"/>
    <w:rsid w:val="00547059"/>
    <w:rsid w:val="00547313"/>
    <w:rsid w:val="00547489"/>
    <w:rsid w:val="00547B82"/>
    <w:rsid w:val="00550667"/>
    <w:rsid w:val="00550FC2"/>
    <w:rsid w:val="005511E1"/>
    <w:rsid w:val="005512BC"/>
    <w:rsid w:val="005512DE"/>
    <w:rsid w:val="00551A2E"/>
    <w:rsid w:val="00551E9C"/>
    <w:rsid w:val="00551FB8"/>
    <w:rsid w:val="0055201A"/>
    <w:rsid w:val="005524C5"/>
    <w:rsid w:val="00552627"/>
    <w:rsid w:val="00552730"/>
    <w:rsid w:val="00552AC5"/>
    <w:rsid w:val="00552DCC"/>
    <w:rsid w:val="0055314C"/>
    <w:rsid w:val="00553440"/>
    <w:rsid w:val="00553A3E"/>
    <w:rsid w:val="00554136"/>
    <w:rsid w:val="0055415F"/>
    <w:rsid w:val="00554BDF"/>
    <w:rsid w:val="00554C9E"/>
    <w:rsid w:val="0055546E"/>
    <w:rsid w:val="00555A56"/>
    <w:rsid w:val="005561CA"/>
    <w:rsid w:val="00556840"/>
    <w:rsid w:val="00556C90"/>
    <w:rsid w:val="0055764E"/>
    <w:rsid w:val="005576D3"/>
    <w:rsid w:val="00557780"/>
    <w:rsid w:val="00557B0E"/>
    <w:rsid w:val="00557DD0"/>
    <w:rsid w:val="00557F05"/>
    <w:rsid w:val="0056094B"/>
    <w:rsid w:val="00560ACB"/>
    <w:rsid w:val="00560DBC"/>
    <w:rsid w:val="005615A2"/>
    <w:rsid w:val="005616FC"/>
    <w:rsid w:val="00561770"/>
    <w:rsid w:val="00562A1F"/>
    <w:rsid w:val="00562D50"/>
    <w:rsid w:val="0056318B"/>
    <w:rsid w:val="005631C1"/>
    <w:rsid w:val="0056370F"/>
    <w:rsid w:val="0056394E"/>
    <w:rsid w:val="00563AE8"/>
    <w:rsid w:val="00564077"/>
    <w:rsid w:val="00564C2B"/>
    <w:rsid w:val="00564EA5"/>
    <w:rsid w:val="005656D6"/>
    <w:rsid w:val="005658B0"/>
    <w:rsid w:val="00565DD9"/>
    <w:rsid w:val="00566C32"/>
    <w:rsid w:val="00566F1D"/>
    <w:rsid w:val="005677C6"/>
    <w:rsid w:val="005677D8"/>
    <w:rsid w:val="00567836"/>
    <w:rsid w:val="00567E53"/>
    <w:rsid w:val="00567E86"/>
    <w:rsid w:val="00567F55"/>
    <w:rsid w:val="00567F77"/>
    <w:rsid w:val="00570160"/>
    <w:rsid w:val="005702B6"/>
    <w:rsid w:val="00570EED"/>
    <w:rsid w:val="0057111A"/>
    <w:rsid w:val="005714B7"/>
    <w:rsid w:val="005714E2"/>
    <w:rsid w:val="00571CE5"/>
    <w:rsid w:val="005725B7"/>
    <w:rsid w:val="00572D04"/>
    <w:rsid w:val="005735C7"/>
    <w:rsid w:val="00574068"/>
    <w:rsid w:val="0057478E"/>
    <w:rsid w:val="00574D6B"/>
    <w:rsid w:val="00575BB8"/>
    <w:rsid w:val="00575E1E"/>
    <w:rsid w:val="00576035"/>
    <w:rsid w:val="00576058"/>
    <w:rsid w:val="00576157"/>
    <w:rsid w:val="00576C65"/>
    <w:rsid w:val="00576E6F"/>
    <w:rsid w:val="00577227"/>
    <w:rsid w:val="005773E3"/>
    <w:rsid w:val="00577773"/>
    <w:rsid w:val="0058057B"/>
    <w:rsid w:val="00580838"/>
    <w:rsid w:val="00580AD0"/>
    <w:rsid w:val="00580E4A"/>
    <w:rsid w:val="0058176F"/>
    <w:rsid w:val="00581D97"/>
    <w:rsid w:val="005823AA"/>
    <w:rsid w:val="00582483"/>
    <w:rsid w:val="00582683"/>
    <w:rsid w:val="00582C91"/>
    <w:rsid w:val="00582DF0"/>
    <w:rsid w:val="00582E43"/>
    <w:rsid w:val="00583459"/>
    <w:rsid w:val="00583F0D"/>
    <w:rsid w:val="00583F85"/>
    <w:rsid w:val="005842D8"/>
    <w:rsid w:val="00584306"/>
    <w:rsid w:val="00584439"/>
    <w:rsid w:val="00584928"/>
    <w:rsid w:val="00584CB4"/>
    <w:rsid w:val="005852F6"/>
    <w:rsid w:val="00585374"/>
    <w:rsid w:val="00585E2E"/>
    <w:rsid w:val="005867BA"/>
    <w:rsid w:val="00586CB7"/>
    <w:rsid w:val="005876BF"/>
    <w:rsid w:val="005876E8"/>
    <w:rsid w:val="00587912"/>
    <w:rsid w:val="00587EDA"/>
    <w:rsid w:val="00587FA6"/>
    <w:rsid w:val="00587FED"/>
    <w:rsid w:val="00590033"/>
    <w:rsid w:val="0059003D"/>
    <w:rsid w:val="00590BE0"/>
    <w:rsid w:val="00590BF3"/>
    <w:rsid w:val="005917A1"/>
    <w:rsid w:val="00591E1C"/>
    <w:rsid w:val="00591ED7"/>
    <w:rsid w:val="00592021"/>
    <w:rsid w:val="00592176"/>
    <w:rsid w:val="00592632"/>
    <w:rsid w:val="0059264F"/>
    <w:rsid w:val="005929A9"/>
    <w:rsid w:val="00592BD1"/>
    <w:rsid w:val="00592D93"/>
    <w:rsid w:val="00593319"/>
    <w:rsid w:val="00593C3D"/>
    <w:rsid w:val="00594B7B"/>
    <w:rsid w:val="00595470"/>
    <w:rsid w:val="00595B45"/>
    <w:rsid w:val="00595D20"/>
    <w:rsid w:val="005961E9"/>
    <w:rsid w:val="005962BB"/>
    <w:rsid w:val="00597558"/>
    <w:rsid w:val="00597EFB"/>
    <w:rsid w:val="005A041C"/>
    <w:rsid w:val="005A0530"/>
    <w:rsid w:val="005A0E5A"/>
    <w:rsid w:val="005A0EC0"/>
    <w:rsid w:val="005A1425"/>
    <w:rsid w:val="005A143E"/>
    <w:rsid w:val="005A15E5"/>
    <w:rsid w:val="005A2250"/>
    <w:rsid w:val="005A2E0E"/>
    <w:rsid w:val="005A3413"/>
    <w:rsid w:val="005A3876"/>
    <w:rsid w:val="005A397E"/>
    <w:rsid w:val="005A4127"/>
    <w:rsid w:val="005A4830"/>
    <w:rsid w:val="005A54AD"/>
    <w:rsid w:val="005A609B"/>
    <w:rsid w:val="005A63D7"/>
    <w:rsid w:val="005A7696"/>
    <w:rsid w:val="005A781F"/>
    <w:rsid w:val="005A7B3A"/>
    <w:rsid w:val="005A7EF3"/>
    <w:rsid w:val="005B05A0"/>
    <w:rsid w:val="005B063D"/>
    <w:rsid w:val="005B1085"/>
    <w:rsid w:val="005B12D1"/>
    <w:rsid w:val="005B1CB0"/>
    <w:rsid w:val="005B1E17"/>
    <w:rsid w:val="005B2507"/>
    <w:rsid w:val="005B26FA"/>
    <w:rsid w:val="005B275C"/>
    <w:rsid w:val="005B2C38"/>
    <w:rsid w:val="005B322A"/>
    <w:rsid w:val="005B36F3"/>
    <w:rsid w:val="005B378E"/>
    <w:rsid w:val="005B3897"/>
    <w:rsid w:val="005B4A55"/>
    <w:rsid w:val="005B4B33"/>
    <w:rsid w:val="005B5CB0"/>
    <w:rsid w:val="005B6024"/>
    <w:rsid w:val="005B6297"/>
    <w:rsid w:val="005B6961"/>
    <w:rsid w:val="005B6AF9"/>
    <w:rsid w:val="005B6CAF"/>
    <w:rsid w:val="005B6EF5"/>
    <w:rsid w:val="005B713E"/>
    <w:rsid w:val="005B74ED"/>
    <w:rsid w:val="005B77A4"/>
    <w:rsid w:val="005B7CEF"/>
    <w:rsid w:val="005C0022"/>
    <w:rsid w:val="005C0F9A"/>
    <w:rsid w:val="005C106F"/>
    <w:rsid w:val="005C1170"/>
    <w:rsid w:val="005C1676"/>
    <w:rsid w:val="005C16E9"/>
    <w:rsid w:val="005C1BDA"/>
    <w:rsid w:val="005C267F"/>
    <w:rsid w:val="005C28B4"/>
    <w:rsid w:val="005C2D0D"/>
    <w:rsid w:val="005C2DB4"/>
    <w:rsid w:val="005C31EC"/>
    <w:rsid w:val="005C33BD"/>
    <w:rsid w:val="005C3C10"/>
    <w:rsid w:val="005C4780"/>
    <w:rsid w:val="005C4D31"/>
    <w:rsid w:val="005C56EF"/>
    <w:rsid w:val="005C61F2"/>
    <w:rsid w:val="005C648E"/>
    <w:rsid w:val="005C65D2"/>
    <w:rsid w:val="005C6B50"/>
    <w:rsid w:val="005C7792"/>
    <w:rsid w:val="005C784B"/>
    <w:rsid w:val="005C7D19"/>
    <w:rsid w:val="005C7DC4"/>
    <w:rsid w:val="005D023E"/>
    <w:rsid w:val="005D09E9"/>
    <w:rsid w:val="005D0A7C"/>
    <w:rsid w:val="005D0F89"/>
    <w:rsid w:val="005D1A2F"/>
    <w:rsid w:val="005D1CD7"/>
    <w:rsid w:val="005D1DB0"/>
    <w:rsid w:val="005D24A8"/>
    <w:rsid w:val="005D26F3"/>
    <w:rsid w:val="005D2907"/>
    <w:rsid w:val="005D2EA1"/>
    <w:rsid w:val="005D300D"/>
    <w:rsid w:val="005D3115"/>
    <w:rsid w:val="005D3927"/>
    <w:rsid w:val="005D4042"/>
    <w:rsid w:val="005D41EC"/>
    <w:rsid w:val="005D4251"/>
    <w:rsid w:val="005D4425"/>
    <w:rsid w:val="005D4486"/>
    <w:rsid w:val="005D4BCA"/>
    <w:rsid w:val="005D4D82"/>
    <w:rsid w:val="005D54A9"/>
    <w:rsid w:val="005D57C3"/>
    <w:rsid w:val="005D6143"/>
    <w:rsid w:val="005D64F5"/>
    <w:rsid w:val="005D6809"/>
    <w:rsid w:val="005D68AB"/>
    <w:rsid w:val="005D6B05"/>
    <w:rsid w:val="005D6B90"/>
    <w:rsid w:val="005D6C7B"/>
    <w:rsid w:val="005D727B"/>
    <w:rsid w:val="005E089A"/>
    <w:rsid w:val="005E094D"/>
    <w:rsid w:val="005E0C08"/>
    <w:rsid w:val="005E0DDA"/>
    <w:rsid w:val="005E12CF"/>
    <w:rsid w:val="005E1688"/>
    <w:rsid w:val="005E1DB6"/>
    <w:rsid w:val="005E29A7"/>
    <w:rsid w:val="005E3883"/>
    <w:rsid w:val="005E42A5"/>
    <w:rsid w:val="005E46CB"/>
    <w:rsid w:val="005E535D"/>
    <w:rsid w:val="005E54B2"/>
    <w:rsid w:val="005E6159"/>
    <w:rsid w:val="005E62B8"/>
    <w:rsid w:val="005E6936"/>
    <w:rsid w:val="005E69C4"/>
    <w:rsid w:val="005E6B64"/>
    <w:rsid w:val="005E6C70"/>
    <w:rsid w:val="005E6D5B"/>
    <w:rsid w:val="005E6D99"/>
    <w:rsid w:val="005E70C4"/>
    <w:rsid w:val="005E7311"/>
    <w:rsid w:val="005F019C"/>
    <w:rsid w:val="005F01B4"/>
    <w:rsid w:val="005F044F"/>
    <w:rsid w:val="005F182E"/>
    <w:rsid w:val="005F1859"/>
    <w:rsid w:val="005F187F"/>
    <w:rsid w:val="005F1914"/>
    <w:rsid w:val="005F1A4A"/>
    <w:rsid w:val="005F1CA0"/>
    <w:rsid w:val="005F1D0A"/>
    <w:rsid w:val="005F23C1"/>
    <w:rsid w:val="005F2B02"/>
    <w:rsid w:val="005F2B64"/>
    <w:rsid w:val="005F2E01"/>
    <w:rsid w:val="005F2F11"/>
    <w:rsid w:val="005F312F"/>
    <w:rsid w:val="005F37A5"/>
    <w:rsid w:val="005F3A2A"/>
    <w:rsid w:val="005F3C9E"/>
    <w:rsid w:val="005F3CBB"/>
    <w:rsid w:val="005F3F66"/>
    <w:rsid w:val="005F4D7B"/>
    <w:rsid w:val="005F4DE6"/>
    <w:rsid w:val="005F501C"/>
    <w:rsid w:val="005F57F4"/>
    <w:rsid w:val="005F59E1"/>
    <w:rsid w:val="005F5E2D"/>
    <w:rsid w:val="005F6208"/>
    <w:rsid w:val="005F63ED"/>
    <w:rsid w:val="005F6426"/>
    <w:rsid w:val="005F6924"/>
    <w:rsid w:val="005F6D2E"/>
    <w:rsid w:val="005F6D98"/>
    <w:rsid w:val="005F7210"/>
    <w:rsid w:val="005F7A7D"/>
    <w:rsid w:val="00600669"/>
    <w:rsid w:val="006007F5"/>
    <w:rsid w:val="00600B3B"/>
    <w:rsid w:val="00601084"/>
    <w:rsid w:val="00601E11"/>
    <w:rsid w:val="00601F2E"/>
    <w:rsid w:val="0060217D"/>
    <w:rsid w:val="00602881"/>
    <w:rsid w:val="00602A6F"/>
    <w:rsid w:val="006036A1"/>
    <w:rsid w:val="006045AD"/>
    <w:rsid w:val="00604704"/>
    <w:rsid w:val="00604712"/>
    <w:rsid w:val="006053B6"/>
    <w:rsid w:val="00605CE3"/>
    <w:rsid w:val="00605D5C"/>
    <w:rsid w:val="00605E82"/>
    <w:rsid w:val="00606D06"/>
    <w:rsid w:val="00606EE3"/>
    <w:rsid w:val="006074A6"/>
    <w:rsid w:val="0060766C"/>
    <w:rsid w:val="00607B65"/>
    <w:rsid w:val="00607D77"/>
    <w:rsid w:val="00610BC3"/>
    <w:rsid w:val="00610CD6"/>
    <w:rsid w:val="00610DE9"/>
    <w:rsid w:val="00610FDA"/>
    <w:rsid w:val="006111E7"/>
    <w:rsid w:val="00611323"/>
    <w:rsid w:val="006116E9"/>
    <w:rsid w:val="00611717"/>
    <w:rsid w:val="006119B5"/>
    <w:rsid w:val="00612FA1"/>
    <w:rsid w:val="00612FED"/>
    <w:rsid w:val="00613573"/>
    <w:rsid w:val="00613774"/>
    <w:rsid w:val="00613880"/>
    <w:rsid w:val="00613B18"/>
    <w:rsid w:val="00613FE6"/>
    <w:rsid w:val="00614AD1"/>
    <w:rsid w:val="0061543E"/>
    <w:rsid w:val="0061570B"/>
    <w:rsid w:val="006158D6"/>
    <w:rsid w:val="00615B73"/>
    <w:rsid w:val="00615FDC"/>
    <w:rsid w:val="006160A5"/>
    <w:rsid w:val="006161AE"/>
    <w:rsid w:val="006169E1"/>
    <w:rsid w:val="006169F3"/>
    <w:rsid w:val="00616B3E"/>
    <w:rsid w:val="00616EF6"/>
    <w:rsid w:val="006172D5"/>
    <w:rsid w:val="0061762B"/>
    <w:rsid w:val="0061781A"/>
    <w:rsid w:val="00617876"/>
    <w:rsid w:val="00617977"/>
    <w:rsid w:val="00617CE1"/>
    <w:rsid w:val="00617EA8"/>
    <w:rsid w:val="00620367"/>
    <w:rsid w:val="00620523"/>
    <w:rsid w:val="006205E6"/>
    <w:rsid w:val="006205FF"/>
    <w:rsid w:val="0062080D"/>
    <w:rsid w:val="00620B82"/>
    <w:rsid w:val="00621027"/>
    <w:rsid w:val="006216B3"/>
    <w:rsid w:val="00621755"/>
    <w:rsid w:val="00621786"/>
    <w:rsid w:val="00621BD2"/>
    <w:rsid w:val="00621EEA"/>
    <w:rsid w:val="00622079"/>
    <w:rsid w:val="00622241"/>
    <w:rsid w:val="006229B8"/>
    <w:rsid w:val="00622A01"/>
    <w:rsid w:val="00622C92"/>
    <w:rsid w:val="00622C99"/>
    <w:rsid w:val="00622CAB"/>
    <w:rsid w:val="00623845"/>
    <w:rsid w:val="00623DC3"/>
    <w:rsid w:val="00623F81"/>
    <w:rsid w:val="00625DD2"/>
    <w:rsid w:val="006262A6"/>
    <w:rsid w:val="0062639E"/>
    <w:rsid w:val="006265C7"/>
    <w:rsid w:val="006265F4"/>
    <w:rsid w:val="00626AB6"/>
    <w:rsid w:val="00626E64"/>
    <w:rsid w:val="00626F44"/>
    <w:rsid w:val="006271E1"/>
    <w:rsid w:val="00627757"/>
    <w:rsid w:val="00627C58"/>
    <w:rsid w:val="00627FCB"/>
    <w:rsid w:val="0063018A"/>
    <w:rsid w:val="006302DE"/>
    <w:rsid w:val="00630E21"/>
    <w:rsid w:val="0063112B"/>
    <w:rsid w:val="006313AD"/>
    <w:rsid w:val="00631435"/>
    <w:rsid w:val="006319A7"/>
    <w:rsid w:val="0063247E"/>
    <w:rsid w:val="0063347F"/>
    <w:rsid w:val="00633F6F"/>
    <w:rsid w:val="00634598"/>
    <w:rsid w:val="006347E0"/>
    <w:rsid w:val="00634DCE"/>
    <w:rsid w:val="0063508F"/>
    <w:rsid w:val="006350C3"/>
    <w:rsid w:val="00635532"/>
    <w:rsid w:val="00635594"/>
    <w:rsid w:val="00635ED5"/>
    <w:rsid w:val="006362FB"/>
    <w:rsid w:val="00636303"/>
    <w:rsid w:val="006365E5"/>
    <w:rsid w:val="006366F2"/>
    <w:rsid w:val="00636FA3"/>
    <w:rsid w:val="0063746F"/>
    <w:rsid w:val="00637C3E"/>
    <w:rsid w:val="00637DE4"/>
    <w:rsid w:val="00637DF6"/>
    <w:rsid w:val="00640341"/>
    <w:rsid w:val="00640378"/>
    <w:rsid w:val="0064097D"/>
    <w:rsid w:val="00641663"/>
    <w:rsid w:val="00643320"/>
    <w:rsid w:val="00643666"/>
    <w:rsid w:val="00643722"/>
    <w:rsid w:val="00643D44"/>
    <w:rsid w:val="00643F89"/>
    <w:rsid w:val="00644198"/>
    <w:rsid w:val="006446EE"/>
    <w:rsid w:val="006448D2"/>
    <w:rsid w:val="00644926"/>
    <w:rsid w:val="006449D0"/>
    <w:rsid w:val="00644D6A"/>
    <w:rsid w:val="00644F6D"/>
    <w:rsid w:val="0064536C"/>
    <w:rsid w:val="00645544"/>
    <w:rsid w:val="00645567"/>
    <w:rsid w:val="00645FC3"/>
    <w:rsid w:val="006463E1"/>
    <w:rsid w:val="00646507"/>
    <w:rsid w:val="006466CE"/>
    <w:rsid w:val="00646B3A"/>
    <w:rsid w:val="006479F0"/>
    <w:rsid w:val="00650822"/>
    <w:rsid w:val="0065092D"/>
    <w:rsid w:val="00650D8B"/>
    <w:rsid w:val="00651376"/>
    <w:rsid w:val="00651475"/>
    <w:rsid w:val="0065151A"/>
    <w:rsid w:val="00651862"/>
    <w:rsid w:val="00651B9E"/>
    <w:rsid w:val="00651BFA"/>
    <w:rsid w:val="00651F7B"/>
    <w:rsid w:val="00651F7F"/>
    <w:rsid w:val="00652070"/>
    <w:rsid w:val="0065214A"/>
    <w:rsid w:val="0065226B"/>
    <w:rsid w:val="0065235A"/>
    <w:rsid w:val="00652D54"/>
    <w:rsid w:val="00652D6B"/>
    <w:rsid w:val="0065307A"/>
    <w:rsid w:val="00653094"/>
    <w:rsid w:val="006531D5"/>
    <w:rsid w:val="006539F1"/>
    <w:rsid w:val="00653C33"/>
    <w:rsid w:val="00653E3B"/>
    <w:rsid w:val="00653E3D"/>
    <w:rsid w:val="006541C4"/>
    <w:rsid w:val="006542FE"/>
    <w:rsid w:val="0065480E"/>
    <w:rsid w:val="00654A80"/>
    <w:rsid w:val="00654F70"/>
    <w:rsid w:val="0065505A"/>
    <w:rsid w:val="0065520A"/>
    <w:rsid w:val="00655309"/>
    <w:rsid w:val="00655DEA"/>
    <w:rsid w:val="00655F2D"/>
    <w:rsid w:val="00655F8D"/>
    <w:rsid w:val="00656988"/>
    <w:rsid w:val="00657E82"/>
    <w:rsid w:val="00660405"/>
    <w:rsid w:val="006606BD"/>
    <w:rsid w:val="00660C70"/>
    <w:rsid w:val="00660F3F"/>
    <w:rsid w:val="0066116B"/>
    <w:rsid w:val="0066116C"/>
    <w:rsid w:val="006611E4"/>
    <w:rsid w:val="006616CB"/>
    <w:rsid w:val="006619D2"/>
    <w:rsid w:val="00661F4E"/>
    <w:rsid w:val="00662061"/>
    <w:rsid w:val="00662238"/>
    <w:rsid w:val="0066281A"/>
    <w:rsid w:val="00662A12"/>
    <w:rsid w:val="00663189"/>
    <w:rsid w:val="00663593"/>
    <w:rsid w:val="006636DC"/>
    <w:rsid w:val="006641F0"/>
    <w:rsid w:val="00664E7E"/>
    <w:rsid w:val="00664F98"/>
    <w:rsid w:val="00665144"/>
    <w:rsid w:val="006652C2"/>
    <w:rsid w:val="00665D52"/>
    <w:rsid w:val="0066691B"/>
    <w:rsid w:val="00666A2F"/>
    <w:rsid w:val="006673E4"/>
    <w:rsid w:val="006676BB"/>
    <w:rsid w:val="006677DD"/>
    <w:rsid w:val="006678BB"/>
    <w:rsid w:val="0067002C"/>
    <w:rsid w:val="00670117"/>
    <w:rsid w:val="0067025E"/>
    <w:rsid w:val="0067031E"/>
    <w:rsid w:val="0067039E"/>
    <w:rsid w:val="006703BB"/>
    <w:rsid w:val="006705D8"/>
    <w:rsid w:val="00670617"/>
    <w:rsid w:val="006708EC"/>
    <w:rsid w:val="00670C20"/>
    <w:rsid w:val="00671120"/>
    <w:rsid w:val="006713B5"/>
    <w:rsid w:val="00671764"/>
    <w:rsid w:val="00671CC8"/>
    <w:rsid w:val="00672419"/>
    <w:rsid w:val="00672725"/>
    <w:rsid w:val="00672CC6"/>
    <w:rsid w:val="006731FB"/>
    <w:rsid w:val="00673555"/>
    <w:rsid w:val="00673D2B"/>
    <w:rsid w:val="00673D55"/>
    <w:rsid w:val="006746B4"/>
    <w:rsid w:val="00674924"/>
    <w:rsid w:val="00675354"/>
    <w:rsid w:val="00675BA1"/>
    <w:rsid w:val="00676022"/>
    <w:rsid w:val="00676220"/>
    <w:rsid w:val="0067623A"/>
    <w:rsid w:val="00676B4F"/>
    <w:rsid w:val="0067705D"/>
    <w:rsid w:val="0067758E"/>
    <w:rsid w:val="0067764D"/>
    <w:rsid w:val="006779A5"/>
    <w:rsid w:val="00677DB5"/>
    <w:rsid w:val="006801EE"/>
    <w:rsid w:val="0068030A"/>
    <w:rsid w:val="006804F2"/>
    <w:rsid w:val="00680C41"/>
    <w:rsid w:val="006813A3"/>
    <w:rsid w:val="006815D6"/>
    <w:rsid w:val="006817BF"/>
    <w:rsid w:val="006817ED"/>
    <w:rsid w:val="00681B67"/>
    <w:rsid w:val="00681CDB"/>
    <w:rsid w:val="0068214A"/>
    <w:rsid w:val="006825C5"/>
    <w:rsid w:val="00682666"/>
    <w:rsid w:val="00682806"/>
    <w:rsid w:val="00682835"/>
    <w:rsid w:val="00683194"/>
    <w:rsid w:val="00683792"/>
    <w:rsid w:val="00683D46"/>
    <w:rsid w:val="00684DFF"/>
    <w:rsid w:val="00684E5A"/>
    <w:rsid w:val="00684FBF"/>
    <w:rsid w:val="006851B7"/>
    <w:rsid w:val="006852FA"/>
    <w:rsid w:val="0068577F"/>
    <w:rsid w:val="006858EA"/>
    <w:rsid w:val="006865CF"/>
    <w:rsid w:val="00686B22"/>
    <w:rsid w:val="00686FF3"/>
    <w:rsid w:val="00687988"/>
    <w:rsid w:val="00690341"/>
    <w:rsid w:val="00690403"/>
    <w:rsid w:val="00690524"/>
    <w:rsid w:val="00690ED0"/>
    <w:rsid w:val="006911EF"/>
    <w:rsid w:val="00691CC0"/>
    <w:rsid w:val="00692371"/>
    <w:rsid w:val="006925E5"/>
    <w:rsid w:val="00692870"/>
    <w:rsid w:val="00693377"/>
    <w:rsid w:val="006935E8"/>
    <w:rsid w:val="0069398E"/>
    <w:rsid w:val="00693AD9"/>
    <w:rsid w:val="006940BC"/>
    <w:rsid w:val="00694434"/>
    <w:rsid w:val="00694599"/>
    <w:rsid w:val="006945DC"/>
    <w:rsid w:val="006948C5"/>
    <w:rsid w:val="00694B59"/>
    <w:rsid w:val="00694F4C"/>
    <w:rsid w:val="006951CC"/>
    <w:rsid w:val="006953F1"/>
    <w:rsid w:val="00695675"/>
    <w:rsid w:val="006956F6"/>
    <w:rsid w:val="00695813"/>
    <w:rsid w:val="006958BA"/>
    <w:rsid w:val="00696460"/>
    <w:rsid w:val="00696F21"/>
    <w:rsid w:val="00697045"/>
    <w:rsid w:val="006A0FE7"/>
    <w:rsid w:val="006A1E4F"/>
    <w:rsid w:val="006A216F"/>
    <w:rsid w:val="006A24BC"/>
    <w:rsid w:val="006A2EC5"/>
    <w:rsid w:val="006A30C6"/>
    <w:rsid w:val="006A31F5"/>
    <w:rsid w:val="006A326F"/>
    <w:rsid w:val="006A3377"/>
    <w:rsid w:val="006A3410"/>
    <w:rsid w:val="006A351C"/>
    <w:rsid w:val="006A37CB"/>
    <w:rsid w:val="006A37D1"/>
    <w:rsid w:val="006A3986"/>
    <w:rsid w:val="006A46EA"/>
    <w:rsid w:val="006A520A"/>
    <w:rsid w:val="006A5B06"/>
    <w:rsid w:val="006A613E"/>
    <w:rsid w:val="006A6289"/>
    <w:rsid w:val="006A62BF"/>
    <w:rsid w:val="006A6917"/>
    <w:rsid w:val="006A6F88"/>
    <w:rsid w:val="006A7430"/>
    <w:rsid w:val="006A7E54"/>
    <w:rsid w:val="006A7EAA"/>
    <w:rsid w:val="006B041A"/>
    <w:rsid w:val="006B0A38"/>
    <w:rsid w:val="006B1164"/>
    <w:rsid w:val="006B11DC"/>
    <w:rsid w:val="006B15CB"/>
    <w:rsid w:val="006B20FA"/>
    <w:rsid w:val="006B24B1"/>
    <w:rsid w:val="006B2606"/>
    <w:rsid w:val="006B268E"/>
    <w:rsid w:val="006B3389"/>
    <w:rsid w:val="006B3405"/>
    <w:rsid w:val="006B38E0"/>
    <w:rsid w:val="006B3A31"/>
    <w:rsid w:val="006B42FD"/>
    <w:rsid w:val="006B43D0"/>
    <w:rsid w:val="006B4F1D"/>
    <w:rsid w:val="006B4FA4"/>
    <w:rsid w:val="006B53BA"/>
    <w:rsid w:val="006B55FF"/>
    <w:rsid w:val="006B58A0"/>
    <w:rsid w:val="006B59F4"/>
    <w:rsid w:val="006B5A28"/>
    <w:rsid w:val="006B5BD6"/>
    <w:rsid w:val="006B6E5D"/>
    <w:rsid w:val="006C0145"/>
    <w:rsid w:val="006C09BC"/>
    <w:rsid w:val="006C0A78"/>
    <w:rsid w:val="006C0E4A"/>
    <w:rsid w:val="006C1357"/>
    <w:rsid w:val="006C14FA"/>
    <w:rsid w:val="006C16B0"/>
    <w:rsid w:val="006C18FB"/>
    <w:rsid w:val="006C19FC"/>
    <w:rsid w:val="006C230F"/>
    <w:rsid w:val="006C2840"/>
    <w:rsid w:val="006C2AD4"/>
    <w:rsid w:val="006C34B9"/>
    <w:rsid w:val="006C36F9"/>
    <w:rsid w:val="006C392D"/>
    <w:rsid w:val="006C3AAA"/>
    <w:rsid w:val="006C3E79"/>
    <w:rsid w:val="006C415E"/>
    <w:rsid w:val="006C460F"/>
    <w:rsid w:val="006C467E"/>
    <w:rsid w:val="006C5168"/>
    <w:rsid w:val="006C54B9"/>
    <w:rsid w:val="006C5C43"/>
    <w:rsid w:val="006C62F7"/>
    <w:rsid w:val="006C66B6"/>
    <w:rsid w:val="006C68A0"/>
    <w:rsid w:val="006C6A46"/>
    <w:rsid w:val="006C71B0"/>
    <w:rsid w:val="006C7C16"/>
    <w:rsid w:val="006C7F74"/>
    <w:rsid w:val="006D1160"/>
    <w:rsid w:val="006D131B"/>
    <w:rsid w:val="006D1979"/>
    <w:rsid w:val="006D285E"/>
    <w:rsid w:val="006D2954"/>
    <w:rsid w:val="006D2C23"/>
    <w:rsid w:val="006D3029"/>
    <w:rsid w:val="006D3583"/>
    <w:rsid w:val="006D44C7"/>
    <w:rsid w:val="006D4E4F"/>
    <w:rsid w:val="006D5361"/>
    <w:rsid w:val="006D539B"/>
    <w:rsid w:val="006D542B"/>
    <w:rsid w:val="006D575D"/>
    <w:rsid w:val="006D5BCE"/>
    <w:rsid w:val="006D689B"/>
    <w:rsid w:val="006D7147"/>
    <w:rsid w:val="006D71F9"/>
    <w:rsid w:val="006D7471"/>
    <w:rsid w:val="006D76C0"/>
    <w:rsid w:val="006D7CBE"/>
    <w:rsid w:val="006E016C"/>
    <w:rsid w:val="006E0993"/>
    <w:rsid w:val="006E09BD"/>
    <w:rsid w:val="006E0B3B"/>
    <w:rsid w:val="006E0CD0"/>
    <w:rsid w:val="006E132A"/>
    <w:rsid w:val="006E1D9A"/>
    <w:rsid w:val="006E24BB"/>
    <w:rsid w:val="006E29D5"/>
    <w:rsid w:val="006E2CBE"/>
    <w:rsid w:val="006E33A1"/>
    <w:rsid w:val="006E4028"/>
    <w:rsid w:val="006E45BB"/>
    <w:rsid w:val="006E5CF2"/>
    <w:rsid w:val="006E68F7"/>
    <w:rsid w:val="006E698A"/>
    <w:rsid w:val="006E6AE4"/>
    <w:rsid w:val="006E7229"/>
    <w:rsid w:val="006E78FB"/>
    <w:rsid w:val="006F09DA"/>
    <w:rsid w:val="006F0DFF"/>
    <w:rsid w:val="006F0EAB"/>
    <w:rsid w:val="006F1292"/>
    <w:rsid w:val="006F12C3"/>
    <w:rsid w:val="006F1A73"/>
    <w:rsid w:val="006F1B07"/>
    <w:rsid w:val="006F229A"/>
    <w:rsid w:val="006F27F4"/>
    <w:rsid w:val="006F3195"/>
    <w:rsid w:val="006F3412"/>
    <w:rsid w:val="006F38F7"/>
    <w:rsid w:val="006F3BF0"/>
    <w:rsid w:val="006F3C17"/>
    <w:rsid w:val="006F412C"/>
    <w:rsid w:val="006F4581"/>
    <w:rsid w:val="006F45A1"/>
    <w:rsid w:val="006F468A"/>
    <w:rsid w:val="006F47E5"/>
    <w:rsid w:val="006F4BF5"/>
    <w:rsid w:val="006F524E"/>
    <w:rsid w:val="006F5792"/>
    <w:rsid w:val="006F57D8"/>
    <w:rsid w:val="006F57FF"/>
    <w:rsid w:val="006F5A78"/>
    <w:rsid w:val="006F687C"/>
    <w:rsid w:val="006F6AE2"/>
    <w:rsid w:val="006F6D36"/>
    <w:rsid w:val="006F6F3B"/>
    <w:rsid w:val="006F72B4"/>
    <w:rsid w:val="006F7597"/>
    <w:rsid w:val="006F7821"/>
    <w:rsid w:val="006F794D"/>
    <w:rsid w:val="007001EF"/>
    <w:rsid w:val="007002DC"/>
    <w:rsid w:val="007002E0"/>
    <w:rsid w:val="00700383"/>
    <w:rsid w:val="007007F5"/>
    <w:rsid w:val="00700A39"/>
    <w:rsid w:val="007022D1"/>
    <w:rsid w:val="00702371"/>
    <w:rsid w:val="00702513"/>
    <w:rsid w:val="00702567"/>
    <w:rsid w:val="0070289E"/>
    <w:rsid w:val="00702C72"/>
    <w:rsid w:val="00702D9D"/>
    <w:rsid w:val="00702E52"/>
    <w:rsid w:val="00703164"/>
    <w:rsid w:val="0070317E"/>
    <w:rsid w:val="00703794"/>
    <w:rsid w:val="0070383A"/>
    <w:rsid w:val="007039C7"/>
    <w:rsid w:val="00703A36"/>
    <w:rsid w:val="00704DEC"/>
    <w:rsid w:val="00705437"/>
    <w:rsid w:val="007055A1"/>
    <w:rsid w:val="00705990"/>
    <w:rsid w:val="00705BFA"/>
    <w:rsid w:val="00705DFA"/>
    <w:rsid w:val="00706091"/>
    <w:rsid w:val="00706CB8"/>
    <w:rsid w:val="00706F29"/>
    <w:rsid w:val="007078D2"/>
    <w:rsid w:val="0071008C"/>
    <w:rsid w:val="00710160"/>
    <w:rsid w:val="0071040D"/>
    <w:rsid w:val="007104AA"/>
    <w:rsid w:val="00710CFB"/>
    <w:rsid w:val="007118C5"/>
    <w:rsid w:val="0071194A"/>
    <w:rsid w:val="00712448"/>
    <w:rsid w:val="0071250C"/>
    <w:rsid w:val="00713236"/>
    <w:rsid w:val="007139BD"/>
    <w:rsid w:val="00713B67"/>
    <w:rsid w:val="00713C0F"/>
    <w:rsid w:val="007141A5"/>
    <w:rsid w:val="007147A4"/>
    <w:rsid w:val="00714B2C"/>
    <w:rsid w:val="00714D47"/>
    <w:rsid w:val="007151AA"/>
    <w:rsid w:val="007151D1"/>
    <w:rsid w:val="00715777"/>
    <w:rsid w:val="0071668D"/>
    <w:rsid w:val="00716943"/>
    <w:rsid w:val="00716C19"/>
    <w:rsid w:val="00716DEB"/>
    <w:rsid w:val="007173EC"/>
    <w:rsid w:val="0071743D"/>
    <w:rsid w:val="00717B34"/>
    <w:rsid w:val="00717E8F"/>
    <w:rsid w:val="00720132"/>
    <w:rsid w:val="00720A3F"/>
    <w:rsid w:val="00720C1D"/>
    <w:rsid w:val="007210DC"/>
    <w:rsid w:val="00723063"/>
    <w:rsid w:val="00723243"/>
    <w:rsid w:val="00723305"/>
    <w:rsid w:val="00723C9B"/>
    <w:rsid w:val="00724640"/>
    <w:rsid w:val="0072499F"/>
    <w:rsid w:val="00724F1C"/>
    <w:rsid w:val="00725035"/>
    <w:rsid w:val="007250A2"/>
    <w:rsid w:val="007255C0"/>
    <w:rsid w:val="0072694B"/>
    <w:rsid w:val="0072794F"/>
    <w:rsid w:val="007279A4"/>
    <w:rsid w:val="00727B63"/>
    <w:rsid w:val="00727BDF"/>
    <w:rsid w:val="00727C19"/>
    <w:rsid w:val="00730B78"/>
    <w:rsid w:val="007310E8"/>
    <w:rsid w:val="007316B7"/>
    <w:rsid w:val="00732079"/>
    <w:rsid w:val="007326E7"/>
    <w:rsid w:val="00732D6C"/>
    <w:rsid w:val="00732F68"/>
    <w:rsid w:val="00733110"/>
    <w:rsid w:val="007331FC"/>
    <w:rsid w:val="00733363"/>
    <w:rsid w:val="007333AB"/>
    <w:rsid w:val="0073398C"/>
    <w:rsid w:val="00733CB7"/>
    <w:rsid w:val="00733EC8"/>
    <w:rsid w:val="00733FAD"/>
    <w:rsid w:val="0073402A"/>
    <w:rsid w:val="00734228"/>
    <w:rsid w:val="00734856"/>
    <w:rsid w:val="007348E6"/>
    <w:rsid w:val="00734AFA"/>
    <w:rsid w:val="007350F5"/>
    <w:rsid w:val="0073554B"/>
    <w:rsid w:val="007359E3"/>
    <w:rsid w:val="007362EA"/>
    <w:rsid w:val="00736702"/>
    <w:rsid w:val="00736E15"/>
    <w:rsid w:val="00736FAF"/>
    <w:rsid w:val="00737257"/>
    <w:rsid w:val="0073726A"/>
    <w:rsid w:val="007377A3"/>
    <w:rsid w:val="0074088F"/>
    <w:rsid w:val="00740946"/>
    <w:rsid w:val="00741185"/>
    <w:rsid w:val="00741568"/>
    <w:rsid w:val="00741BF7"/>
    <w:rsid w:val="00741CBD"/>
    <w:rsid w:val="0074208A"/>
    <w:rsid w:val="00742369"/>
    <w:rsid w:val="00742A28"/>
    <w:rsid w:val="00742C80"/>
    <w:rsid w:val="00742EF8"/>
    <w:rsid w:val="00743644"/>
    <w:rsid w:val="00743ACE"/>
    <w:rsid w:val="00743D4D"/>
    <w:rsid w:val="00743EA3"/>
    <w:rsid w:val="00743FEE"/>
    <w:rsid w:val="0074420E"/>
    <w:rsid w:val="0074431B"/>
    <w:rsid w:val="007448C0"/>
    <w:rsid w:val="00744A4B"/>
    <w:rsid w:val="00744C48"/>
    <w:rsid w:val="0074547B"/>
    <w:rsid w:val="00745868"/>
    <w:rsid w:val="00745880"/>
    <w:rsid w:val="00745EFC"/>
    <w:rsid w:val="00746582"/>
    <w:rsid w:val="0074685C"/>
    <w:rsid w:val="00746CA0"/>
    <w:rsid w:val="007474A5"/>
    <w:rsid w:val="0074791B"/>
    <w:rsid w:val="00750740"/>
    <w:rsid w:val="007507C3"/>
    <w:rsid w:val="007510BA"/>
    <w:rsid w:val="007518C4"/>
    <w:rsid w:val="00751A80"/>
    <w:rsid w:val="00752C00"/>
    <w:rsid w:val="00753252"/>
    <w:rsid w:val="0075339B"/>
    <w:rsid w:val="00754A54"/>
    <w:rsid w:val="007550DD"/>
    <w:rsid w:val="00755217"/>
    <w:rsid w:val="00755624"/>
    <w:rsid w:val="0075594E"/>
    <w:rsid w:val="00755B5C"/>
    <w:rsid w:val="00755C30"/>
    <w:rsid w:val="007561C5"/>
    <w:rsid w:val="0075679D"/>
    <w:rsid w:val="00756A21"/>
    <w:rsid w:val="00756A60"/>
    <w:rsid w:val="00756B01"/>
    <w:rsid w:val="00756EC4"/>
    <w:rsid w:val="00757087"/>
    <w:rsid w:val="00757893"/>
    <w:rsid w:val="00757A80"/>
    <w:rsid w:val="00760358"/>
    <w:rsid w:val="00760658"/>
    <w:rsid w:val="00760CB7"/>
    <w:rsid w:val="00761C05"/>
    <w:rsid w:val="00761CCD"/>
    <w:rsid w:val="00761EB3"/>
    <w:rsid w:val="007620C6"/>
    <w:rsid w:val="00762385"/>
    <w:rsid w:val="0076288E"/>
    <w:rsid w:val="007633FB"/>
    <w:rsid w:val="0076398A"/>
    <w:rsid w:val="00763B9A"/>
    <w:rsid w:val="0076461C"/>
    <w:rsid w:val="00764747"/>
    <w:rsid w:val="00764A72"/>
    <w:rsid w:val="00765287"/>
    <w:rsid w:val="0076593A"/>
    <w:rsid w:val="00765E4D"/>
    <w:rsid w:val="0076637D"/>
    <w:rsid w:val="0076689C"/>
    <w:rsid w:val="00766CF3"/>
    <w:rsid w:val="00766D4E"/>
    <w:rsid w:val="00766F50"/>
    <w:rsid w:val="00767121"/>
    <w:rsid w:val="0076761B"/>
    <w:rsid w:val="00767E35"/>
    <w:rsid w:val="00767E99"/>
    <w:rsid w:val="00767EA8"/>
    <w:rsid w:val="007700D1"/>
    <w:rsid w:val="0077010F"/>
    <w:rsid w:val="00770726"/>
    <w:rsid w:val="00770B69"/>
    <w:rsid w:val="007710A6"/>
    <w:rsid w:val="007713B6"/>
    <w:rsid w:val="00771762"/>
    <w:rsid w:val="00771A46"/>
    <w:rsid w:val="00771A7D"/>
    <w:rsid w:val="00772619"/>
    <w:rsid w:val="00772DDD"/>
    <w:rsid w:val="00773036"/>
    <w:rsid w:val="00773120"/>
    <w:rsid w:val="00773431"/>
    <w:rsid w:val="00773611"/>
    <w:rsid w:val="00773A58"/>
    <w:rsid w:val="00773D3A"/>
    <w:rsid w:val="00773D4C"/>
    <w:rsid w:val="00773F67"/>
    <w:rsid w:val="00774556"/>
    <w:rsid w:val="007747CE"/>
    <w:rsid w:val="00774F93"/>
    <w:rsid w:val="00775267"/>
    <w:rsid w:val="00776C2F"/>
    <w:rsid w:val="00776D2D"/>
    <w:rsid w:val="007773AB"/>
    <w:rsid w:val="0077770B"/>
    <w:rsid w:val="00780039"/>
    <w:rsid w:val="00780300"/>
    <w:rsid w:val="00780430"/>
    <w:rsid w:val="00780473"/>
    <w:rsid w:val="007812CE"/>
    <w:rsid w:val="007813F4"/>
    <w:rsid w:val="007815F3"/>
    <w:rsid w:val="00781880"/>
    <w:rsid w:val="007821EC"/>
    <w:rsid w:val="007825DE"/>
    <w:rsid w:val="00782A4A"/>
    <w:rsid w:val="00782C86"/>
    <w:rsid w:val="00782F0B"/>
    <w:rsid w:val="0078324B"/>
    <w:rsid w:val="00783A81"/>
    <w:rsid w:val="00783E2C"/>
    <w:rsid w:val="00784203"/>
    <w:rsid w:val="007845BC"/>
    <w:rsid w:val="007845F6"/>
    <w:rsid w:val="007848AF"/>
    <w:rsid w:val="007849D1"/>
    <w:rsid w:val="00784BD6"/>
    <w:rsid w:val="00784F86"/>
    <w:rsid w:val="00785536"/>
    <w:rsid w:val="00785F78"/>
    <w:rsid w:val="0078671B"/>
    <w:rsid w:val="00786B0D"/>
    <w:rsid w:val="00787CF9"/>
    <w:rsid w:val="0079006C"/>
    <w:rsid w:val="007900BD"/>
    <w:rsid w:val="00790581"/>
    <w:rsid w:val="00790ADD"/>
    <w:rsid w:val="00790AFB"/>
    <w:rsid w:val="00790D62"/>
    <w:rsid w:val="007910D7"/>
    <w:rsid w:val="00791197"/>
    <w:rsid w:val="007918AC"/>
    <w:rsid w:val="00791C45"/>
    <w:rsid w:val="007920C9"/>
    <w:rsid w:val="00792368"/>
    <w:rsid w:val="0079237D"/>
    <w:rsid w:val="00792AA3"/>
    <w:rsid w:val="00792EDE"/>
    <w:rsid w:val="00793064"/>
    <w:rsid w:val="00793974"/>
    <w:rsid w:val="0079430E"/>
    <w:rsid w:val="00795A27"/>
    <w:rsid w:val="00795A60"/>
    <w:rsid w:val="00795B0C"/>
    <w:rsid w:val="00795E80"/>
    <w:rsid w:val="00796098"/>
    <w:rsid w:val="00796256"/>
    <w:rsid w:val="00796450"/>
    <w:rsid w:val="0079657A"/>
    <w:rsid w:val="007966E5"/>
    <w:rsid w:val="00796DB4"/>
    <w:rsid w:val="007976EB"/>
    <w:rsid w:val="007A01BC"/>
    <w:rsid w:val="007A0B6D"/>
    <w:rsid w:val="007A0B76"/>
    <w:rsid w:val="007A0C04"/>
    <w:rsid w:val="007A1E6D"/>
    <w:rsid w:val="007A22B4"/>
    <w:rsid w:val="007A2B3F"/>
    <w:rsid w:val="007A2B48"/>
    <w:rsid w:val="007A2D75"/>
    <w:rsid w:val="007A3178"/>
    <w:rsid w:val="007A3789"/>
    <w:rsid w:val="007A37F6"/>
    <w:rsid w:val="007A390D"/>
    <w:rsid w:val="007A3A3C"/>
    <w:rsid w:val="007A3B16"/>
    <w:rsid w:val="007A4132"/>
    <w:rsid w:val="007A41D6"/>
    <w:rsid w:val="007A42E5"/>
    <w:rsid w:val="007A476D"/>
    <w:rsid w:val="007A5157"/>
    <w:rsid w:val="007A575F"/>
    <w:rsid w:val="007A5C4E"/>
    <w:rsid w:val="007A7BAE"/>
    <w:rsid w:val="007A7DD0"/>
    <w:rsid w:val="007B0136"/>
    <w:rsid w:val="007B1143"/>
    <w:rsid w:val="007B120E"/>
    <w:rsid w:val="007B1226"/>
    <w:rsid w:val="007B2B2F"/>
    <w:rsid w:val="007B2B67"/>
    <w:rsid w:val="007B2E08"/>
    <w:rsid w:val="007B34B8"/>
    <w:rsid w:val="007B3CE0"/>
    <w:rsid w:val="007B408E"/>
    <w:rsid w:val="007B41C2"/>
    <w:rsid w:val="007B436F"/>
    <w:rsid w:val="007B45C7"/>
    <w:rsid w:val="007B560F"/>
    <w:rsid w:val="007B566D"/>
    <w:rsid w:val="007B5FE3"/>
    <w:rsid w:val="007B6079"/>
    <w:rsid w:val="007B63D6"/>
    <w:rsid w:val="007B6710"/>
    <w:rsid w:val="007B6A58"/>
    <w:rsid w:val="007B6AFC"/>
    <w:rsid w:val="007B6D00"/>
    <w:rsid w:val="007B7BB1"/>
    <w:rsid w:val="007B7BF5"/>
    <w:rsid w:val="007C00FD"/>
    <w:rsid w:val="007C01AC"/>
    <w:rsid w:val="007C03A2"/>
    <w:rsid w:val="007C0519"/>
    <w:rsid w:val="007C0E64"/>
    <w:rsid w:val="007C1062"/>
    <w:rsid w:val="007C12BC"/>
    <w:rsid w:val="007C1556"/>
    <w:rsid w:val="007C1637"/>
    <w:rsid w:val="007C1BA6"/>
    <w:rsid w:val="007C2A05"/>
    <w:rsid w:val="007C2BE2"/>
    <w:rsid w:val="007C3561"/>
    <w:rsid w:val="007C37B0"/>
    <w:rsid w:val="007C394D"/>
    <w:rsid w:val="007C3E47"/>
    <w:rsid w:val="007C43FB"/>
    <w:rsid w:val="007C4ADF"/>
    <w:rsid w:val="007C514B"/>
    <w:rsid w:val="007C53F0"/>
    <w:rsid w:val="007C5B3D"/>
    <w:rsid w:val="007C5BC0"/>
    <w:rsid w:val="007C5DB9"/>
    <w:rsid w:val="007C676C"/>
    <w:rsid w:val="007C67A0"/>
    <w:rsid w:val="007C6C4D"/>
    <w:rsid w:val="007C6D48"/>
    <w:rsid w:val="007C7280"/>
    <w:rsid w:val="007C729E"/>
    <w:rsid w:val="007C7BAC"/>
    <w:rsid w:val="007D06B8"/>
    <w:rsid w:val="007D0767"/>
    <w:rsid w:val="007D08FA"/>
    <w:rsid w:val="007D1051"/>
    <w:rsid w:val="007D21C4"/>
    <w:rsid w:val="007D254E"/>
    <w:rsid w:val="007D29F6"/>
    <w:rsid w:val="007D2A8F"/>
    <w:rsid w:val="007D3894"/>
    <w:rsid w:val="007D3B5D"/>
    <w:rsid w:val="007D3BAC"/>
    <w:rsid w:val="007D3C31"/>
    <w:rsid w:val="007D4B9B"/>
    <w:rsid w:val="007D4CE4"/>
    <w:rsid w:val="007D511B"/>
    <w:rsid w:val="007D5412"/>
    <w:rsid w:val="007D572F"/>
    <w:rsid w:val="007D5937"/>
    <w:rsid w:val="007D5938"/>
    <w:rsid w:val="007D5B61"/>
    <w:rsid w:val="007D5EDF"/>
    <w:rsid w:val="007D5F55"/>
    <w:rsid w:val="007D6100"/>
    <w:rsid w:val="007D6B41"/>
    <w:rsid w:val="007D7196"/>
    <w:rsid w:val="007D74C8"/>
    <w:rsid w:val="007D7AA1"/>
    <w:rsid w:val="007E00B1"/>
    <w:rsid w:val="007E040A"/>
    <w:rsid w:val="007E05A7"/>
    <w:rsid w:val="007E0772"/>
    <w:rsid w:val="007E07BA"/>
    <w:rsid w:val="007E0B47"/>
    <w:rsid w:val="007E169A"/>
    <w:rsid w:val="007E17CB"/>
    <w:rsid w:val="007E191C"/>
    <w:rsid w:val="007E1B7F"/>
    <w:rsid w:val="007E1CA6"/>
    <w:rsid w:val="007E246A"/>
    <w:rsid w:val="007E2670"/>
    <w:rsid w:val="007E3699"/>
    <w:rsid w:val="007E3745"/>
    <w:rsid w:val="007E3904"/>
    <w:rsid w:val="007E412F"/>
    <w:rsid w:val="007E413A"/>
    <w:rsid w:val="007E4606"/>
    <w:rsid w:val="007E4BB3"/>
    <w:rsid w:val="007E598E"/>
    <w:rsid w:val="007E5A0E"/>
    <w:rsid w:val="007E5DE0"/>
    <w:rsid w:val="007E61D6"/>
    <w:rsid w:val="007E64C6"/>
    <w:rsid w:val="007E65BD"/>
    <w:rsid w:val="007E662D"/>
    <w:rsid w:val="007E6C11"/>
    <w:rsid w:val="007E752A"/>
    <w:rsid w:val="007E766B"/>
    <w:rsid w:val="007F034C"/>
    <w:rsid w:val="007F0EF8"/>
    <w:rsid w:val="007F16F3"/>
    <w:rsid w:val="007F19B0"/>
    <w:rsid w:val="007F1ADE"/>
    <w:rsid w:val="007F2539"/>
    <w:rsid w:val="007F2853"/>
    <w:rsid w:val="007F2B9C"/>
    <w:rsid w:val="007F3DB5"/>
    <w:rsid w:val="007F4120"/>
    <w:rsid w:val="007F4131"/>
    <w:rsid w:val="007F440B"/>
    <w:rsid w:val="007F4588"/>
    <w:rsid w:val="007F47B9"/>
    <w:rsid w:val="007F5335"/>
    <w:rsid w:val="007F6A0F"/>
    <w:rsid w:val="007F708C"/>
    <w:rsid w:val="007F7522"/>
    <w:rsid w:val="007F760A"/>
    <w:rsid w:val="007F778A"/>
    <w:rsid w:val="008000CA"/>
    <w:rsid w:val="0080020F"/>
    <w:rsid w:val="008005DE"/>
    <w:rsid w:val="008007CE"/>
    <w:rsid w:val="00800D83"/>
    <w:rsid w:val="008014DE"/>
    <w:rsid w:val="00801D41"/>
    <w:rsid w:val="008022C0"/>
    <w:rsid w:val="00802722"/>
    <w:rsid w:val="00802F35"/>
    <w:rsid w:val="00803395"/>
    <w:rsid w:val="008037D3"/>
    <w:rsid w:val="00803841"/>
    <w:rsid w:val="00803B3B"/>
    <w:rsid w:val="00803C9A"/>
    <w:rsid w:val="00804446"/>
    <w:rsid w:val="0080461A"/>
    <w:rsid w:val="00804EE8"/>
    <w:rsid w:val="0080507A"/>
    <w:rsid w:val="008052F9"/>
    <w:rsid w:val="0080536B"/>
    <w:rsid w:val="00805522"/>
    <w:rsid w:val="008055E3"/>
    <w:rsid w:val="00805D6E"/>
    <w:rsid w:val="0080616C"/>
    <w:rsid w:val="008066CF"/>
    <w:rsid w:val="00806813"/>
    <w:rsid w:val="00806863"/>
    <w:rsid w:val="00806CC3"/>
    <w:rsid w:val="00807478"/>
    <w:rsid w:val="00807684"/>
    <w:rsid w:val="00807FD4"/>
    <w:rsid w:val="008107AD"/>
    <w:rsid w:val="008107D1"/>
    <w:rsid w:val="00810EED"/>
    <w:rsid w:val="00811EB1"/>
    <w:rsid w:val="0081204B"/>
    <w:rsid w:val="008129F2"/>
    <w:rsid w:val="00813685"/>
    <w:rsid w:val="00813BED"/>
    <w:rsid w:val="008140FA"/>
    <w:rsid w:val="0081440B"/>
    <w:rsid w:val="0081518B"/>
    <w:rsid w:val="008153C0"/>
    <w:rsid w:val="008154A7"/>
    <w:rsid w:val="00815515"/>
    <w:rsid w:val="00815936"/>
    <w:rsid w:val="008164D0"/>
    <w:rsid w:val="00816D3A"/>
    <w:rsid w:val="00817097"/>
    <w:rsid w:val="00817594"/>
    <w:rsid w:val="008176A1"/>
    <w:rsid w:val="008177B9"/>
    <w:rsid w:val="008177EE"/>
    <w:rsid w:val="00817C4D"/>
    <w:rsid w:val="00817E92"/>
    <w:rsid w:val="00820661"/>
    <w:rsid w:val="008207B8"/>
    <w:rsid w:val="00820BD1"/>
    <w:rsid w:val="00820EB1"/>
    <w:rsid w:val="0082128B"/>
    <w:rsid w:val="00821459"/>
    <w:rsid w:val="00821867"/>
    <w:rsid w:val="00821A2F"/>
    <w:rsid w:val="00821A4A"/>
    <w:rsid w:val="00821D0B"/>
    <w:rsid w:val="00821D61"/>
    <w:rsid w:val="00821E07"/>
    <w:rsid w:val="008221DC"/>
    <w:rsid w:val="00822E25"/>
    <w:rsid w:val="0082315E"/>
    <w:rsid w:val="0082350E"/>
    <w:rsid w:val="008239AA"/>
    <w:rsid w:val="00824557"/>
    <w:rsid w:val="00824603"/>
    <w:rsid w:val="00824A2C"/>
    <w:rsid w:val="00824C5C"/>
    <w:rsid w:val="00825177"/>
    <w:rsid w:val="00825958"/>
    <w:rsid w:val="00825D8C"/>
    <w:rsid w:val="0082604D"/>
    <w:rsid w:val="00826597"/>
    <w:rsid w:val="00826600"/>
    <w:rsid w:val="008268B2"/>
    <w:rsid w:val="00826CFF"/>
    <w:rsid w:val="008275FF"/>
    <w:rsid w:val="00827957"/>
    <w:rsid w:val="00827AF4"/>
    <w:rsid w:val="00827BC0"/>
    <w:rsid w:val="008306DF"/>
    <w:rsid w:val="00830916"/>
    <w:rsid w:val="00831208"/>
    <w:rsid w:val="00831853"/>
    <w:rsid w:val="00832A4E"/>
    <w:rsid w:val="00833AC3"/>
    <w:rsid w:val="00833E65"/>
    <w:rsid w:val="00833ECB"/>
    <w:rsid w:val="00834136"/>
    <w:rsid w:val="00834B09"/>
    <w:rsid w:val="00834B52"/>
    <w:rsid w:val="00835207"/>
    <w:rsid w:val="00835422"/>
    <w:rsid w:val="00835B0F"/>
    <w:rsid w:val="008363B1"/>
    <w:rsid w:val="00836D2E"/>
    <w:rsid w:val="0083709C"/>
    <w:rsid w:val="008374A6"/>
    <w:rsid w:val="008379F3"/>
    <w:rsid w:val="00837B8D"/>
    <w:rsid w:val="00837CF9"/>
    <w:rsid w:val="00841256"/>
    <w:rsid w:val="00841308"/>
    <w:rsid w:val="008413F5"/>
    <w:rsid w:val="00841EF9"/>
    <w:rsid w:val="00842058"/>
    <w:rsid w:val="008425FE"/>
    <w:rsid w:val="0084444B"/>
    <w:rsid w:val="00844463"/>
    <w:rsid w:val="00844859"/>
    <w:rsid w:val="00844FD5"/>
    <w:rsid w:val="0084524C"/>
    <w:rsid w:val="00845366"/>
    <w:rsid w:val="0084566F"/>
    <w:rsid w:val="00845940"/>
    <w:rsid w:val="00845B44"/>
    <w:rsid w:val="0084615A"/>
    <w:rsid w:val="0084684E"/>
    <w:rsid w:val="00846B0F"/>
    <w:rsid w:val="00846E8F"/>
    <w:rsid w:val="00847108"/>
    <w:rsid w:val="00847C28"/>
    <w:rsid w:val="008503B8"/>
    <w:rsid w:val="00850CB1"/>
    <w:rsid w:val="00850F13"/>
    <w:rsid w:val="008510F2"/>
    <w:rsid w:val="00851788"/>
    <w:rsid w:val="00851845"/>
    <w:rsid w:val="008520CE"/>
    <w:rsid w:val="0085241B"/>
    <w:rsid w:val="008529C3"/>
    <w:rsid w:val="008532AD"/>
    <w:rsid w:val="00853AF5"/>
    <w:rsid w:val="00853D1D"/>
    <w:rsid w:val="00853DD1"/>
    <w:rsid w:val="0085499A"/>
    <w:rsid w:val="00854ECF"/>
    <w:rsid w:val="00855441"/>
    <w:rsid w:val="0085559A"/>
    <w:rsid w:val="00855901"/>
    <w:rsid w:val="00855B87"/>
    <w:rsid w:val="0085669E"/>
    <w:rsid w:val="008568AF"/>
    <w:rsid w:val="00856DF5"/>
    <w:rsid w:val="00857A08"/>
    <w:rsid w:val="00857AC7"/>
    <w:rsid w:val="00857BB1"/>
    <w:rsid w:val="00857EF2"/>
    <w:rsid w:val="008608AE"/>
    <w:rsid w:val="00860D14"/>
    <w:rsid w:val="00860D5D"/>
    <w:rsid w:val="00861026"/>
    <w:rsid w:val="008610E0"/>
    <w:rsid w:val="008611EA"/>
    <w:rsid w:val="008615C1"/>
    <w:rsid w:val="008620CD"/>
    <w:rsid w:val="008625EE"/>
    <w:rsid w:val="00863985"/>
    <w:rsid w:val="00863C60"/>
    <w:rsid w:val="00863CE7"/>
    <w:rsid w:val="00863D8B"/>
    <w:rsid w:val="00863F01"/>
    <w:rsid w:val="008643AE"/>
    <w:rsid w:val="008656E1"/>
    <w:rsid w:val="008657DB"/>
    <w:rsid w:val="00865A3F"/>
    <w:rsid w:val="00865A50"/>
    <w:rsid w:val="0086603E"/>
    <w:rsid w:val="008660D5"/>
    <w:rsid w:val="008661A9"/>
    <w:rsid w:val="0086647F"/>
    <w:rsid w:val="008668BA"/>
    <w:rsid w:val="008675C5"/>
    <w:rsid w:val="00867FBA"/>
    <w:rsid w:val="0087010A"/>
    <w:rsid w:val="0087049C"/>
    <w:rsid w:val="008712B5"/>
    <w:rsid w:val="008713C2"/>
    <w:rsid w:val="00871795"/>
    <w:rsid w:val="00871B23"/>
    <w:rsid w:val="008724D8"/>
    <w:rsid w:val="008732E4"/>
    <w:rsid w:val="00873390"/>
    <w:rsid w:val="00873CC0"/>
    <w:rsid w:val="00874032"/>
    <w:rsid w:val="008748E1"/>
    <w:rsid w:val="00874DFE"/>
    <w:rsid w:val="00874F0E"/>
    <w:rsid w:val="008754E8"/>
    <w:rsid w:val="00875F8E"/>
    <w:rsid w:val="0087602F"/>
    <w:rsid w:val="00876470"/>
    <w:rsid w:val="008770FD"/>
    <w:rsid w:val="00877A91"/>
    <w:rsid w:val="00877C26"/>
    <w:rsid w:val="008805D8"/>
    <w:rsid w:val="00880A7A"/>
    <w:rsid w:val="00880B8A"/>
    <w:rsid w:val="00880C18"/>
    <w:rsid w:val="008810D3"/>
    <w:rsid w:val="008814E7"/>
    <w:rsid w:val="0088158F"/>
    <w:rsid w:val="00881829"/>
    <w:rsid w:val="00882132"/>
    <w:rsid w:val="00882895"/>
    <w:rsid w:val="008829BC"/>
    <w:rsid w:val="00882B01"/>
    <w:rsid w:val="008831DC"/>
    <w:rsid w:val="0088326A"/>
    <w:rsid w:val="00883839"/>
    <w:rsid w:val="008838FC"/>
    <w:rsid w:val="00883C15"/>
    <w:rsid w:val="00884005"/>
    <w:rsid w:val="00884009"/>
    <w:rsid w:val="0088409E"/>
    <w:rsid w:val="0088465F"/>
    <w:rsid w:val="0088480D"/>
    <w:rsid w:val="00884A40"/>
    <w:rsid w:val="00884E4B"/>
    <w:rsid w:val="00885377"/>
    <w:rsid w:val="00885C24"/>
    <w:rsid w:val="0088613D"/>
    <w:rsid w:val="0088742C"/>
    <w:rsid w:val="00887657"/>
    <w:rsid w:val="00887676"/>
    <w:rsid w:val="00890043"/>
    <w:rsid w:val="0089087F"/>
    <w:rsid w:val="00890D1D"/>
    <w:rsid w:val="008918CF"/>
    <w:rsid w:val="00891951"/>
    <w:rsid w:val="008919CB"/>
    <w:rsid w:val="00893345"/>
    <w:rsid w:val="00893899"/>
    <w:rsid w:val="00893CA6"/>
    <w:rsid w:val="00893EB6"/>
    <w:rsid w:val="00894010"/>
    <w:rsid w:val="008941A4"/>
    <w:rsid w:val="00894701"/>
    <w:rsid w:val="00894BB2"/>
    <w:rsid w:val="00894C9A"/>
    <w:rsid w:val="00894F54"/>
    <w:rsid w:val="008950EF"/>
    <w:rsid w:val="00895A37"/>
    <w:rsid w:val="00896162"/>
    <w:rsid w:val="00896F11"/>
    <w:rsid w:val="00897B01"/>
    <w:rsid w:val="00897DAB"/>
    <w:rsid w:val="008A012B"/>
    <w:rsid w:val="008A0185"/>
    <w:rsid w:val="008A02AA"/>
    <w:rsid w:val="008A058A"/>
    <w:rsid w:val="008A1100"/>
    <w:rsid w:val="008A11A4"/>
    <w:rsid w:val="008A141C"/>
    <w:rsid w:val="008A177B"/>
    <w:rsid w:val="008A17A0"/>
    <w:rsid w:val="008A1FD6"/>
    <w:rsid w:val="008A20F8"/>
    <w:rsid w:val="008A2399"/>
    <w:rsid w:val="008A2505"/>
    <w:rsid w:val="008A30F3"/>
    <w:rsid w:val="008A3126"/>
    <w:rsid w:val="008A32B1"/>
    <w:rsid w:val="008A3920"/>
    <w:rsid w:val="008A3D00"/>
    <w:rsid w:val="008A3D04"/>
    <w:rsid w:val="008A401D"/>
    <w:rsid w:val="008A421D"/>
    <w:rsid w:val="008A4669"/>
    <w:rsid w:val="008A49D0"/>
    <w:rsid w:val="008A51F6"/>
    <w:rsid w:val="008A5346"/>
    <w:rsid w:val="008A57BB"/>
    <w:rsid w:val="008A5A8A"/>
    <w:rsid w:val="008A60E5"/>
    <w:rsid w:val="008A6489"/>
    <w:rsid w:val="008A6A20"/>
    <w:rsid w:val="008A6E0B"/>
    <w:rsid w:val="008A73C7"/>
    <w:rsid w:val="008A795C"/>
    <w:rsid w:val="008A7C37"/>
    <w:rsid w:val="008A7E75"/>
    <w:rsid w:val="008B015A"/>
    <w:rsid w:val="008B01BB"/>
    <w:rsid w:val="008B11A3"/>
    <w:rsid w:val="008B1C1C"/>
    <w:rsid w:val="008B1D2B"/>
    <w:rsid w:val="008B2B0F"/>
    <w:rsid w:val="008B2C84"/>
    <w:rsid w:val="008B30B1"/>
    <w:rsid w:val="008B3767"/>
    <w:rsid w:val="008B3863"/>
    <w:rsid w:val="008B3F72"/>
    <w:rsid w:val="008B40FD"/>
    <w:rsid w:val="008B42FD"/>
    <w:rsid w:val="008B45D8"/>
    <w:rsid w:val="008B4754"/>
    <w:rsid w:val="008B4924"/>
    <w:rsid w:val="008B49A9"/>
    <w:rsid w:val="008B5269"/>
    <w:rsid w:val="008B58D8"/>
    <w:rsid w:val="008B62DB"/>
    <w:rsid w:val="008B62DC"/>
    <w:rsid w:val="008B651C"/>
    <w:rsid w:val="008B6685"/>
    <w:rsid w:val="008B707F"/>
    <w:rsid w:val="008B72C3"/>
    <w:rsid w:val="008B72D5"/>
    <w:rsid w:val="008B7605"/>
    <w:rsid w:val="008B7FB8"/>
    <w:rsid w:val="008C0788"/>
    <w:rsid w:val="008C0FC0"/>
    <w:rsid w:val="008C1479"/>
    <w:rsid w:val="008C23C3"/>
    <w:rsid w:val="008C2883"/>
    <w:rsid w:val="008C29DC"/>
    <w:rsid w:val="008C2D99"/>
    <w:rsid w:val="008C33AA"/>
    <w:rsid w:val="008C38BD"/>
    <w:rsid w:val="008C3A57"/>
    <w:rsid w:val="008C3CA1"/>
    <w:rsid w:val="008C3E02"/>
    <w:rsid w:val="008C4100"/>
    <w:rsid w:val="008C41AB"/>
    <w:rsid w:val="008C439F"/>
    <w:rsid w:val="008C46F3"/>
    <w:rsid w:val="008C4C96"/>
    <w:rsid w:val="008C5063"/>
    <w:rsid w:val="008C527A"/>
    <w:rsid w:val="008C557D"/>
    <w:rsid w:val="008C559E"/>
    <w:rsid w:val="008C590F"/>
    <w:rsid w:val="008C5A0F"/>
    <w:rsid w:val="008C5BA0"/>
    <w:rsid w:val="008C5CA0"/>
    <w:rsid w:val="008C5FC1"/>
    <w:rsid w:val="008C5FE4"/>
    <w:rsid w:val="008C6330"/>
    <w:rsid w:val="008C6353"/>
    <w:rsid w:val="008C6559"/>
    <w:rsid w:val="008C6677"/>
    <w:rsid w:val="008C66F6"/>
    <w:rsid w:val="008C774B"/>
    <w:rsid w:val="008C7D16"/>
    <w:rsid w:val="008D047A"/>
    <w:rsid w:val="008D0669"/>
    <w:rsid w:val="008D14C3"/>
    <w:rsid w:val="008D1CA6"/>
    <w:rsid w:val="008D1EBF"/>
    <w:rsid w:val="008D220F"/>
    <w:rsid w:val="008D225F"/>
    <w:rsid w:val="008D2B4D"/>
    <w:rsid w:val="008D31BD"/>
    <w:rsid w:val="008D476D"/>
    <w:rsid w:val="008D4D48"/>
    <w:rsid w:val="008D527E"/>
    <w:rsid w:val="008D542A"/>
    <w:rsid w:val="008D5A21"/>
    <w:rsid w:val="008D5A59"/>
    <w:rsid w:val="008D5C68"/>
    <w:rsid w:val="008D66A6"/>
    <w:rsid w:val="008D6858"/>
    <w:rsid w:val="008D6A1B"/>
    <w:rsid w:val="008D6BD6"/>
    <w:rsid w:val="008D7B88"/>
    <w:rsid w:val="008E0072"/>
    <w:rsid w:val="008E09A8"/>
    <w:rsid w:val="008E0E63"/>
    <w:rsid w:val="008E1155"/>
    <w:rsid w:val="008E167B"/>
    <w:rsid w:val="008E1B5D"/>
    <w:rsid w:val="008E1ED8"/>
    <w:rsid w:val="008E1EE0"/>
    <w:rsid w:val="008E1F71"/>
    <w:rsid w:val="008E376E"/>
    <w:rsid w:val="008E393C"/>
    <w:rsid w:val="008E395A"/>
    <w:rsid w:val="008E409B"/>
    <w:rsid w:val="008E44EC"/>
    <w:rsid w:val="008E4B6E"/>
    <w:rsid w:val="008E5685"/>
    <w:rsid w:val="008E5F38"/>
    <w:rsid w:val="008E6FAF"/>
    <w:rsid w:val="008E7A8B"/>
    <w:rsid w:val="008E7B9F"/>
    <w:rsid w:val="008E7BF0"/>
    <w:rsid w:val="008E7CB5"/>
    <w:rsid w:val="008E7D52"/>
    <w:rsid w:val="008F07E8"/>
    <w:rsid w:val="008F0EF7"/>
    <w:rsid w:val="008F17C7"/>
    <w:rsid w:val="008F187D"/>
    <w:rsid w:val="008F1A0F"/>
    <w:rsid w:val="008F1BAA"/>
    <w:rsid w:val="008F2409"/>
    <w:rsid w:val="008F2528"/>
    <w:rsid w:val="008F2FDF"/>
    <w:rsid w:val="008F30A1"/>
    <w:rsid w:val="008F34A1"/>
    <w:rsid w:val="008F392B"/>
    <w:rsid w:val="008F3D7C"/>
    <w:rsid w:val="008F4388"/>
    <w:rsid w:val="008F4502"/>
    <w:rsid w:val="008F45F3"/>
    <w:rsid w:val="008F477F"/>
    <w:rsid w:val="008F54F1"/>
    <w:rsid w:val="008F6465"/>
    <w:rsid w:val="008F6520"/>
    <w:rsid w:val="008F6A1F"/>
    <w:rsid w:val="008F6BC8"/>
    <w:rsid w:val="008F6BD8"/>
    <w:rsid w:val="008F6E0F"/>
    <w:rsid w:val="008F6F6C"/>
    <w:rsid w:val="008F7021"/>
    <w:rsid w:val="008F7233"/>
    <w:rsid w:val="008F751F"/>
    <w:rsid w:val="00900289"/>
    <w:rsid w:val="00900BF8"/>
    <w:rsid w:val="009010EF"/>
    <w:rsid w:val="00901173"/>
    <w:rsid w:val="009012FF"/>
    <w:rsid w:val="009014FC"/>
    <w:rsid w:val="00902BA8"/>
    <w:rsid w:val="00902F55"/>
    <w:rsid w:val="009030CF"/>
    <w:rsid w:val="0090511C"/>
    <w:rsid w:val="00905354"/>
    <w:rsid w:val="00905D3D"/>
    <w:rsid w:val="00906FB2"/>
    <w:rsid w:val="00906FE6"/>
    <w:rsid w:val="0090723F"/>
    <w:rsid w:val="00907B02"/>
    <w:rsid w:val="009100F9"/>
    <w:rsid w:val="00910235"/>
    <w:rsid w:val="00910285"/>
    <w:rsid w:val="0091037F"/>
    <w:rsid w:val="00910BC8"/>
    <w:rsid w:val="0091167F"/>
    <w:rsid w:val="009118CA"/>
    <w:rsid w:val="00911B20"/>
    <w:rsid w:val="00911FCE"/>
    <w:rsid w:val="009123F5"/>
    <w:rsid w:val="0091253B"/>
    <w:rsid w:val="00912640"/>
    <w:rsid w:val="0091269D"/>
    <w:rsid w:val="00912759"/>
    <w:rsid w:val="009128D5"/>
    <w:rsid w:val="00912AB9"/>
    <w:rsid w:val="00912C63"/>
    <w:rsid w:val="00913486"/>
    <w:rsid w:val="009139EA"/>
    <w:rsid w:val="00913CF1"/>
    <w:rsid w:val="00914503"/>
    <w:rsid w:val="00914660"/>
    <w:rsid w:val="00914796"/>
    <w:rsid w:val="00914812"/>
    <w:rsid w:val="00914C02"/>
    <w:rsid w:val="00914C6E"/>
    <w:rsid w:val="00915686"/>
    <w:rsid w:val="009159E5"/>
    <w:rsid w:val="00915D43"/>
    <w:rsid w:val="009162DC"/>
    <w:rsid w:val="009163EF"/>
    <w:rsid w:val="009169C9"/>
    <w:rsid w:val="00916B3A"/>
    <w:rsid w:val="00916B78"/>
    <w:rsid w:val="00917522"/>
    <w:rsid w:val="00917798"/>
    <w:rsid w:val="00917A39"/>
    <w:rsid w:val="00917C17"/>
    <w:rsid w:val="00917D3C"/>
    <w:rsid w:val="00917EE4"/>
    <w:rsid w:val="00917F4F"/>
    <w:rsid w:val="00917FA8"/>
    <w:rsid w:val="00920127"/>
    <w:rsid w:val="009201B9"/>
    <w:rsid w:val="009203F4"/>
    <w:rsid w:val="00920547"/>
    <w:rsid w:val="00920664"/>
    <w:rsid w:val="00921184"/>
    <w:rsid w:val="00921662"/>
    <w:rsid w:val="009218AE"/>
    <w:rsid w:val="00922071"/>
    <w:rsid w:val="0092255E"/>
    <w:rsid w:val="009227C7"/>
    <w:rsid w:val="009228AE"/>
    <w:rsid w:val="009229CF"/>
    <w:rsid w:val="009232AC"/>
    <w:rsid w:val="009232D4"/>
    <w:rsid w:val="00923659"/>
    <w:rsid w:val="00923A07"/>
    <w:rsid w:val="00923B16"/>
    <w:rsid w:val="00923D4C"/>
    <w:rsid w:val="009242CC"/>
    <w:rsid w:val="009244AE"/>
    <w:rsid w:val="00924843"/>
    <w:rsid w:val="0092523C"/>
    <w:rsid w:val="009252AA"/>
    <w:rsid w:val="0092581A"/>
    <w:rsid w:val="00925A56"/>
    <w:rsid w:val="00926498"/>
    <w:rsid w:val="00926886"/>
    <w:rsid w:val="009270C4"/>
    <w:rsid w:val="00927455"/>
    <w:rsid w:val="0092750E"/>
    <w:rsid w:val="00927C5F"/>
    <w:rsid w:val="009309C0"/>
    <w:rsid w:val="00930D24"/>
    <w:rsid w:val="00930D86"/>
    <w:rsid w:val="00930EC3"/>
    <w:rsid w:val="00931962"/>
    <w:rsid w:val="0093210C"/>
    <w:rsid w:val="00932C59"/>
    <w:rsid w:val="00932F66"/>
    <w:rsid w:val="00933433"/>
    <w:rsid w:val="009339CA"/>
    <w:rsid w:val="0093402C"/>
    <w:rsid w:val="009353F4"/>
    <w:rsid w:val="009355F4"/>
    <w:rsid w:val="00935709"/>
    <w:rsid w:val="00935CDF"/>
    <w:rsid w:val="0093677B"/>
    <w:rsid w:val="009371BC"/>
    <w:rsid w:val="00937E36"/>
    <w:rsid w:val="009401A9"/>
    <w:rsid w:val="00940992"/>
    <w:rsid w:val="009410D0"/>
    <w:rsid w:val="009417F7"/>
    <w:rsid w:val="009418F9"/>
    <w:rsid w:val="00941AD6"/>
    <w:rsid w:val="00941BF4"/>
    <w:rsid w:val="00941CC5"/>
    <w:rsid w:val="00942035"/>
    <w:rsid w:val="009421E9"/>
    <w:rsid w:val="00942560"/>
    <w:rsid w:val="00942798"/>
    <w:rsid w:val="009429B7"/>
    <w:rsid w:val="00942C43"/>
    <w:rsid w:val="00942FD7"/>
    <w:rsid w:val="00942FF1"/>
    <w:rsid w:val="00943D15"/>
    <w:rsid w:val="00944000"/>
    <w:rsid w:val="009443E1"/>
    <w:rsid w:val="0094507E"/>
    <w:rsid w:val="009451B7"/>
    <w:rsid w:val="00945737"/>
    <w:rsid w:val="00945848"/>
    <w:rsid w:val="00945B17"/>
    <w:rsid w:val="00945F9D"/>
    <w:rsid w:val="00946521"/>
    <w:rsid w:val="009466A4"/>
    <w:rsid w:val="00946B4C"/>
    <w:rsid w:val="00946F66"/>
    <w:rsid w:val="009470C2"/>
    <w:rsid w:val="009471F6"/>
    <w:rsid w:val="00947800"/>
    <w:rsid w:val="00947F5D"/>
    <w:rsid w:val="0095003F"/>
    <w:rsid w:val="009502F6"/>
    <w:rsid w:val="009503E3"/>
    <w:rsid w:val="009504BC"/>
    <w:rsid w:val="00950930"/>
    <w:rsid w:val="00950C69"/>
    <w:rsid w:val="00950ED7"/>
    <w:rsid w:val="00951258"/>
    <w:rsid w:val="009516A3"/>
    <w:rsid w:val="00951B97"/>
    <w:rsid w:val="00951D1E"/>
    <w:rsid w:val="00951F0D"/>
    <w:rsid w:val="00952270"/>
    <w:rsid w:val="009528E6"/>
    <w:rsid w:val="00952B07"/>
    <w:rsid w:val="00952C44"/>
    <w:rsid w:val="00952C46"/>
    <w:rsid w:val="00952D43"/>
    <w:rsid w:val="009530BF"/>
    <w:rsid w:val="00953239"/>
    <w:rsid w:val="009538E8"/>
    <w:rsid w:val="00953962"/>
    <w:rsid w:val="00954A12"/>
    <w:rsid w:val="00954B74"/>
    <w:rsid w:val="00955C7F"/>
    <w:rsid w:val="00957055"/>
    <w:rsid w:val="0095759E"/>
    <w:rsid w:val="009575C9"/>
    <w:rsid w:val="00957BCD"/>
    <w:rsid w:val="00957FE9"/>
    <w:rsid w:val="009600E2"/>
    <w:rsid w:val="0096011C"/>
    <w:rsid w:val="009601F5"/>
    <w:rsid w:val="009604F1"/>
    <w:rsid w:val="009605CC"/>
    <w:rsid w:val="009605EC"/>
    <w:rsid w:val="0096078F"/>
    <w:rsid w:val="00960EC1"/>
    <w:rsid w:val="00961417"/>
    <w:rsid w:val="009615D9"/>
    <w:rsid w:val="009617AF"/>
    <w:rsid w:val="00962178"/>
    <w:rsid w:val="0096334E"/>
    <w:rsid w:val="009634A7"/>
    <w:rsid w:val="009634F6"/>
    <w:rsid w:val="00963DA6"/>
    <w:rsid w:val="00963E5B"/>
    <w:rsid w:val="00963EEB"/>
    <w:rsid w:val="0096417E"/>
    <w:rsid w:val="009646B3"/>
    <w:rsid w:val="00964C44"/>
    <w:rsid w:val="00964CC1"/>
    <w:rsid w:val="00965F02"/>
    <w:rsid w:val="00966100"/>
    <w:rsid w:val="009669F7"/>
    <w:rsid w:val="00966A52"/>
    <w:rsid w:val="009674F1"/>
    <w:rsid w:val="009675E8"/>
    <w:rsid w:val="0096776E"/>
    <w:rsid w:val="00971192"/>
    <w:rsid w:val="00971C48"/>
    <w:rsid w:val="00972752"/>
    <w:rsid w:val="00972D65"/>
    <w:rsid w:val="00973534"/>
    <w:rsid w:val="00973917"/>
    <w:rsid w:val="00973DAC"/>
    <w:rsid w:val="0097454B"/>
    <w:rsid w:val="00974671"/>
    <w:rsid w:val="00974CCD"/>
    <w:rsid w:val="0097522F"/>
    <w:rsid w:val="0097631B"/>
    <w:rsid w:val="00976C33"/>
    <w:rsid w:val="00976D0C"/>
    <w:rsid w:val="00976ED9"/>
    <w:rsid w:val="0097700E"/>
    <w:rsid w:val="00977088"/>
    <w:rsid w:val="00977393"/>
    <w:rsid w:val="00977424"/>
    <w:rsid w:val="009778E5"/>
    <w:rsid w:val="00977B3E"/>
    <w:rsid w:val="00977BF7"/>
    <w:rsid w:val="009803CA"/>
    <w:rsid w:val="00980543"/>
    <w:rsid w:val="009807BE"/>
    <w:rsid w:val="009807F7"/>
    <w:rsid w:val="00981635"/>
    <w:rsid w:val="00981744"/>
    <w:rsid w:val="00981C55"/>
    <w:rsid w:val="009823D2"/>
    <w:rsid w:val="00982EE7"/>
    <w:rsid w:val="00982EE9"/>
    <w:rsid w:val="00983092"/>
    <w:rsid w:val="0098375D"/>
    <w:rsid w:val="00983F9F"/>
    <w:rsid w:val="0098409F"/>
    <w:rsid w:val="00984495"/>
    <w:rsid w:val="00984BA3"/>
    <w:rsid w:val="00984FA4"/>
    <w:rsid w:val="009851D9"/>
    <w:rsid w:val="00985252"/>
    <w:rsid w:val="009866CF"/>
    <w:rsid w:val="00986A7F"/>
    <w:rsid w:val="00987190"/>
    <w:rsid w:val="009878AC"/>
    <w:rsid w:val="00987C64"/>
    <w:rsid w:val="0099016F"/>
    <w:rsid w:val="009910DF"/>
    <w:rsid w:val="00991845"/>
    <w:rsid w:val="00991A4A"/>
    <w:rsid w:val="00991F55"/>
    <w:rsid w:val="009921D7"/>
    <w:rsid w:val="0099350B"/>
    <w:rsid w:val="00993660"/>
    <w:rsid w:val="0099381B"/>
    <w:rsid w:val="00993D57"/>
    <w:rsid w:val="009945FA"/>
    <w:rsid w:val="00994876"/>
    <w:rsid w:val="009953B0"/>
    <w:rsid w:val="00995635"/>
    <w:rsid w:val="00995639"/>
    <w:rsid w:val="00995715"/>
    <w:rsid w:val="009958C5"/>
    <w:rsid w:val="0099670F"/>
    <w:rsid w:val="00996E73"/>
    <w:rsid w:val="009974EF"/>
    <w:rsid w:val="009979F7"/>
    <w:rsid w:val="00997BE1"/>
    <w:rsid w:val="009A0118"/>
    <w:rsid w:val="009A072B"/>
    <w:rsid w:val="009A0A0B"/>
    <w:rsid w:val="009A1128"/>
    <w:rsid w:val="009A1FDF"/>
    <w:rsid w:val="009A21B3"/>
    <w:rsid w:val="009A2795"/>
    <w:rsid w:val="009A28E4"/>
    <w:rsid w:val="009A3C1E"/>
    <w:rsid w:val="009A3F25"/>
    <w:rsid w:val="009A4162"/>
    <w:rsid w:val="009A4464"/>
    <w:rsid w:val="009A47A2"/>
    <w:rsid w:val="009A4815"/>
    <w:rsid w:val="009A4D6E"/>
    <w:rsid w:val="009A515D"/>
    <w:rsid w:val="009A5611"/>
    <w:rsid w:val="009A562C"/>
    <w:rsid w:val="009A5F04"/>
    <w:rsid w:val="009A69B9"/>
    <w:rsid w:val="009A6B38"/>
    <w:rsid w:val="009A6CF6"/>
    <w:rsid w:val="009A71E5"/>
    <w:rsid w:val="009A75AE"/>
    <w:rsid w:val="009A772D"/>
    <w:rsid w:val="009A7A97"/>
    <w:rsid w:val="009A7CB3"/>
    <w:rsid w:val="009B00BB"/>
    <w:rsid w:val="009B01CD"/>
    <w:rsid w:val="009B21A2"/>
    <w:rsid w:val="009B2647"/>
    <w:rsid w:val="009B26C8"/>
    <w:rsid w:val="009B2A64"/>
    <w:rsid w:val="009B2CE8"/>
    <w:rsid w:val="009B3C57"/>
    <w:rsid w:val="009B4065"/>
    <w:rsid w:val="009B45BA"/>
    <w:rsid w:val="009B4F95"/>
    <w:rsid w:val="009B54E5"/>
    <w:rsid w:val="009B5F08"/>
    <w:rsid w:val="009B61EA"/>
    <w:rsid w:val="009B6457"/>
    <w:rsid w:val="009B64A6"/>
    <w:rsid w:val="009B6655"/>
    <w:rsid w:val="009B6A9D"/>
    <w:rsid w:val="009B6F88"/>
    <w:rsid w:val="009B72CC"/>
    <w:rsid w:val="009B7322"/>
    <w:rsid w:val="009B742B"/>
    <w:rsid w:val="009B77DD"/>
    <w:rsid w:val="009C00A4"/>
    <w:rsid w:val="009C08F6"/>
    <w:rsid w:val="009C09BB"/>
    <w:rsid w:val="009C126C"/>
    <w:rsid w:val="009C134A"/>
    <w:rsid w:val="009C13B0"/>
    <w:rsid w:val="009C1CA0"/>
    <w:rsid w:val="009C1DFA"/>
    <w:rsid w:val="009C1EE7"/>
    <w:rsid w:val="009C276D"/>
    <w:rsid w:val="009C334F"/>
    <w:rsid w:val="009C3B69"/>
    <w:rsid w:val="009C3E74"/>
    <w:rsid w:val="009C412F"/>
    <w:rsid w:val="009C4402"/>
    <w:rsid w:val="009C45AB"/>
    <w:rsid w:val="009C48DF"/>
    <w:rsid w:val="009C4A85"/>
    <w:rsid w:val="009C525B"/>
    <w:rsid w:val="009C533D"/>
    <w:rsid w:val="009C5FA6"/>
    <w:rsid w:val="009C6424"/>
    <w:rsid w:val="009C6787"/>
    <w:rsid w:val="009C6897"/>
    <w:rsid w:val="009C6A38"/>
    <w:rsid w:val="009C6A4A"/>
    <w:rsid w:val="009C6C70"/>
    <w:rsid w:val="009C6E0D"/>
    <w:rsid w:val="009C7FC1"/>
    <w:rsid w:val="009D0118"/>
    <w:rsid w:val="009D06F2"/>
    <w:rsid w:val="009D0732"/>
    <w:rsid w:val="009D1349"/>
    <w:rsid w:val="009D1F63"/>
    <w:rsid w:val="009D21D1"/>
    <w:rsid w:val="009D2854"/>
    <w:rsid w:val="009D3B0E"/>
    <w:rsid w:val="009D433D"/>
    <w:rsid w:val="009D4F78"/>
    <w:rsid w:val="009D52C9"/>
    <w:rsid w:val="009D5D33"/>
    <w:rsid w:val="009D6179"/>
    <w:rsid w:val="009D6AA7"/>
    <w:rsid w:val="009D6ABC"/>
    <w:rsid w:val="009D734F"/>
    <w:rsid w:val="009E0D78"/>
    <w:rsid w:val="009E0EC9"/>
    <w:rsid w:val="009E1C63"/>
    <w:rsid w:val="009E2947"/>
    <w:rsid w:val="009E2EF1"/>
    <w:rsid w:val="009E3227"/>
    <w:rsid w:val="009E36E5"/>
    <w:rsid w:val="009E380A"/>
    <w:rsid w:val="009E3FD7"/>
    <w:rsid w:val="009E4004"/>
    <w:rsid w:val="009E4E51"/>
    <w:rsid w:val="009E535C"/>
    <w:rsid w:val="009E5838"/>
    <w:rsid w:val="009E68D7"/>
    <w:rsid w:val="009E6907"/>
    <w:rsid w:val="009E722E"/>
    <w:rsid w:val="009E7274"/>
    <w:rsid w:val="009E7287"/>
    <w:rsid w:val="009E72B2"/>
    <w:rsid w:val="009E79D2"/>
    <w:rsid w:val="009E7A93"/>
    <w:rsid w:val="009F0331"/>
    <w:rsid w:val="009F03D4"/>
    <w:rsid w:val="009F19DC"/>
    <w:rsid w:val="009F2462"/>
    <w:rsid w:val="009F2653"/>
    <w:rsid w:val="009F286E"/>
    <w:rsid w:val="009F291A"/>
    <w:rsid w:val="009F2AE2"/>
    <w:rsid w:val="009F2AF7"/>
    <w:rsid w:val="009F2CDF"/>
    <w:rsid w:val="009F2DD6"/>
    <w:rsid w:val="009F2FF6"/>
    <w:rsid w:val="009F3390"/>
    <w:rsid w:val="009F39BA"/>
    <w:rsid w:val="009F3BD3"/>
    <w:rsid w:val="009F3CD1"/>
    <w:rsid w:val="009F4062"/>
    <w:rsid w:val="009F4588"/>
    <w:rsid w:val="009F5465"/>
    <w:rsid w:val="009F77DC"/>
    <w:rsid w:val="009F7841"/>
    <w:rsid w:val="009F7FE7"/>
    <w:rsid w:val="00A00B22"/>
    <w:rsid w:val="00A014C7"/>
    <w:rsid w:val="00A017FF"/>
    <w:rsid w:val="00A018F2"/>
    <w:rsid w:val="00A01B0F"/>
    <w:rsid w:val="00A02EBC"/>
    <w:rsid w:val="00A032B9"/>
    <w:rsid w:val="00A035A3"/>
    <w:rsid w:val="00A03B96"/>
    <w:rsid w:val="00A03BC0"/>
    <w:rsid w:val="00A03C0E"/>
    <w:rsid w:val="00A03D09"/>
    <w:rsid w:val="00A04174"/>
    <w:rsid w:val="00A041E4"/>
    <w:rsid w:val="00A04253"/>
    <w:rsid w:val="00A0489D"/>
    <w:rsid w:val="00A04995"/>
    <w:rsid w:val="00A054B3"/>
    <w:rsid w:val="00A058E8"/>
    <w:rsid w:val="00A05B91"/>
    <w:rsid w:val="00A05EDE"/>
    <w:rsid w:val="00A06995"/>
    <w:rsid w:val="00A06AB4"/>
    <w:rsid w:val="00A06BBE"/>
    <w:rsid w:val="00A06C0F"/>
    <w:rsid w:val="00A07086"/>
    <w:rsid w:val="00A07682"/>
    <w:rsid w:val="00A07E98"/>
    <w:rsid w:val="00A11351"/>
    <w:rsid w:val="00A11495"/>
    <w:rsid w:val="00A11539"/>
    <w:rsid w:val="00A1216E"/>
    <w:rsid w:val="00A123F9"/>
    <w:rsid w:val="00A128B4"/>
    <w:rsid w:val="00A12F7F"/>
    <w:rsid w:val="00A132AD"/>
    <w:rsid w:val="00A13D23"/>
    <w:rsid w:val="00A13F7E"/>
    <w:rsid w:val="00A145B1"/>
    <w:rsid w:val="00A149A5"/>
    <w:rsid w:val="00A14A32"/>
    <w:rsid w:val="00A1512F"/>
    <w:rsid w:val="00A15382"/>
    <w:rsid w:val="00A163C0"/>
    <w:rsid w:val="00A1673F"/>
    <w:rsid w:val="00A16C9A"/>
    <w:rsid w:val="00A172EA"/>
    <w:rsid w:val="00A17E87"/>
    <w:rsid w:val="00A200EC"/>
    <w:rsid w:val="00A20154"/>
    <w:rsid w:val="00A2027F"/>
    <w:rsid w:val="00A202BF"/>
    <w:rsid w:val="00A20CDE"/>
    <w:rsid w:val="00A20D61"/>
    <w:rsid w:val="00A2109A"/>
    <w:rsid w:val="00A213AD"/>
    <w:rsid w:val="00A21666"/>
    <w:rsid w:val="00A22508"/>
    <w:rsid w:val="00A22BD4"/>
    <w:rsid w:val="00A2343A"/>
    <w:rsid w:val="00A23A50"/>
    <w:rsid w:val="00A23B4C"/>
    <w:rsid w:val="00A23C7B"/>
    <w:rsid w:val="00A245AD"/>
    <w:rsid w:val="00A24E1F"/>
    <w:rsid w:val="00A25446"/>
    <w:rsid w:val="00A26023"/>
    <w:rsid w:val="00A26284"/>
    <w:rsid w:val="00A26977"/>
    <w:rsid w:val="00A27131"/>
    <w:rsid w:val="00A27612"/>
    <w:rsid w:val="00A27A0E"/>
    <w:rsid w:val="00A27A48"/>
    <w:rsid w:val="00A27B6C"/>
    <w:rsid w:val="00A27B80"/>
    <w:rsid w:val="00A3017B"/>
    <w:rsid w:val="00A302A7"/>
    <w:rsid w:val="00A3042D"/>
    <w:rsid w:val="00A308C7"/>
    <w:rsid w:val="00A30F54"/>
    <w:rsid w:val="00A311AD"/>
    <w:rsid w:val="00A311B6"/>
    <w:rsid w:val="00A31249"/>
    <w:rsid w:val="00A3147A"/>
    <w:rsid w:val="00A317C9"/>
    <w:rsid w:val="00A3224D"/>
    <w:rsid w:val="00A32476"/>
    <w:rsid w:val="00A32937"/>
    <w:rsid w:val="00A32CA8"/>
    <w:rsid w:val="00A32D92"/>
    <w:rsid w:val="00A32DC6"/>
    <w:rsid w:val="00A338AA"/>
    <w:rsid w:val="00A33AFE"/>
    <w:rsid w:val="00A33DED"/>
    <w:rsid w:val="00A33E8C"/>
    <w:rsid w:val="00A3409F"/>
    <w:rsid w:val="00A340BE"/>
    <w:rsid w:val="00A34318"/>
    <w:rsid w:val="00A34581"/>
    <w:rsid w:val="00A3488D"/>
    <w:rsid w:val="00A34B5F"/>
    <w:rsid w:val="00A34B76"/>
    <w:rsid w:val="00A34D05"/>
    <w:rsid w:val="00A34DB4"/>
    <w:rsid w:val="00A357CB"/>
    <w:rsid w:val="00A35D61"/>
    <w:rsid w:val="00A36106"/>
    <w:rsid w:val="00A36554"/>
    <w:rsid w:val="00A3665C"/>
    <w:rsid w:val="00A371FD"/>
    <w:rsid w:val="00A375A7"/>
    <w:rsid w:val="00A375B5"/>
    <w:rsid w:val="00A3795B"/>
    <w:rsid w:val="00A379B2"/>
    <w:rsid w:val="00A40266"/>
    <w:rsid w:val="00A40497"/>
    <w:rsid w:val="00A41AFF"/>
    <w:rsid w:val="00A41BF1"/>
    <w:rsid w:val="00A41E42"/>
    <w:rsid w:val="00A42CC3"/>
    <w:rsid w:val="00A42E51"/>
    <w:rsid w:val="00A43158"/>
    <w:rsid w:val="00A4339D"/>
    <w:rsid w:val="00A4351D"/>
    <w:rsid w:val="00A43638"/>
    <w:rsid w:val="00A43C20"/>
    <w:rsid w:val="00A44FE5"/>
    <w:rsid w:val="00A45A41"/>
    <w:rsid w:val="00A461A8"/>
    <w:rsid w:val="00A46FCC"/>
    <w:rsid w:val="00A47A75"/>
    <w:rsid w:val="00A47F36"/>
    <w:rsid w:val="00A5010A"/>
    <w:rsid w:val="00A506E7"/>
    <w:rsid w:val="00A50A1D"/>
    <w:rsid w:val="00A50C34"/>
    <w:rsid w:val="00A510BB"/>
    <w:rsid w:val="00A5121C"/>
    <w:rsid w:val="00A5164A"/>
    <w:rsid w:val="00A51FDA"/>
    <w:rsid w:val="00A5209A"/>
    <w:rsid w:val="00A5225C"/>
    <w:rsid w:val="00A5291B"/>
    <w:rsid w:val="00A52F65"/>
    <w:rsid w:val="00A53014"/>
    <w:rsid w:val="00A5329F"/>
    <w:rsid w:val="00A5396B"/>
    <w:rsid w:val="00A53DC4"/>
    <w:rsid w:val="00A54204"/>
    <w:rsid w:val="00A54D1D"/>
    <w:rsid w:val="00A54D69"/>
    <w:rsid w:val="00A54F90"/>
    <w:rsid w:val="00A5560C"/>
    <w:rsid w:val="00A55B45"/>
    <w:rsid w:val="00A55EE9"/>
    <w:rsid w:val="00A56659"/>
    <w:rsid w:val="00A567F0"/>
    <w:rsid w:val="00A56B21"/>
    <w:rsid w:val="00A5765E"/>
    <w:rsid w:val="00A57705"/>
    <w:rsid w:val="00A57B15"/>
    <w:rsid w:val="00A57D69"/>
    <w:rsid w:val="00A603DF"/>
    <w:rsid w:val="00A60E69"/>
    <w:rsid w:val="00A61FE2"/>
    <w:rsid w:val="00A621F8"/>
    <w:rsid w:val="00A62341"/>
    <w:rsid w:val="00A63472"/>
    <w:rsid w:val="00A6369F"/>
    <w:rsid w:val="00A63E6C"/>
    <w:rsid w:val="00A63FA4"/>
    <w:rsid w:val="00A650D8"/>
    <w:rsid w:val="00A652C3"/>
    <w:rsid w:val="00A65455"/>
    <w:rsid w:val="00A655F9"/>
    <w:rsid w:val="00A65AA8"/>
    <w:rsid w:val="00A65CD2"/>
    <w:rsid w:val="00A6629D"/>
    <w:rsid w:val="00A662E0"/>
    <w:rsid w:val="00A66471"/>
    <w:rsid w:val="00A66B23"/>
    <w:rsid w:val="00A67525"/>
    <w:rsid w:val="00A679B0"/>
    <w:rsid w:val="00A67BF8"/>
    <w:rsid w:val="00A67C82"/>
    <w:rsid w:val="00A67D2C"/>
    <w:rsid w:val="00A67D47"/>
    <w:rsid w:val="00A70042"/>
    <w:rsid w:val="00A703BA"/>
    <w:rsid w:val="00A70B23"/>
    <w:rsid w:val="00A71425"/>
    <w:rsid w:val="00A71EE3"/>
    <w:rsid w:val="00A723C1"/>
    <w:rsid w:val="00A723FB"/>
    <w:rsid w:val="00A727D9"/>
    <w:rsid w:val="00A72A34"/>
    <w:rsid w:val="00A72DC2"/>
    <w:rsid w:val="00A73846"/>
    <w:rsid w:val="00A73CBB"/>
    <w:rsid w:val="00A73EC0"/>
    <w:rsid w:val="00A74163"/>
    <w:rsid w:val="00A7494C"/>
    <w:rsid w:val="00A74C12"/>
    <w:rsid w:val="00A74ECA"/>
    <w:rsid w:val="00A74F1C"/>
    <w:rsid w:val="00A7570C"/>
    <w:rsid w:val="00A758F9"/>
    <w:rsid w:val="00A76091"/>
    <w:rsid w:val="00A763F8"/>
    <w:rsid w:val="00A76476"/>
    <w:rsid w:val="00A76CEB"/>
    <w:rsid w:val="00A76E07"/>
    <w:rsid w:val="00A76FF3"/>
    <w:rsid w:val="00A77116"/>
    <w:rsid w:val="00A77158"/>
    <w:rsid w:val="00A77AE4"/>
    <w:rsid w:val="00A77E47"/>
    <w:rsid w:val="00A8021C"/>
    <w:rsid w:val="00A806BB"/>
    <w:rsid w:val="00A80764"/>
    <w:rsid w:val="00A8099D"/>
    <w:rsid w:val="00A81D15"/>
    <w:rsid w:val="00A825CA"/>
    <w:rsid w:val="00A8263A"/>
    <w:rsid w:val="00A82C23"/>
    <w:rsid w:val="00A82E18"/>
    <w:rsid w:val="00A835B2"/>
    <w:rsid w:val="00A84493"/>
    <w:rsid w:val="00A8478C"/>
    <w:rsid w:val="00A84B49"/>
    <w:rsid w:val="00A84E39"/>
    <w:rsid w:val="00A84EBB"/>
    <w:rsid w:val="00A84ECB"/>
    <w:rsid w:val="00A852C6"/>
    <w:rsid w:val="00A85870"/>
    <w:rsid w:val="00A85D0C"/>
    <w:rsid w:val="00A867B5"/>
    <w:rsid w:val="00A86A5D"/>
    <w:rsid w:val="00A86C77"/>
    <w:rsid w:val="00A86D49"/>
    <w:rsid w:val="00A86D6E"/>
    <w:rsid w:val="00A87834"/>
    <w:rsid w:val="00A878D6"/>
    <w:rsid w:val="00A87C5D"/>
    <w:rsid w:val="00A87C67"/>
    <w:rsid w:val="00A87D3A"/>
    <w:rsid w:val="00A87EAB"/>
    <w:rsid w:val="00A87FE0"/>
    <w:rsid w:val="00A90264"/>
    <w:rsid w:val="00A90ECF"/>
    <w:rsid w:val="00A91E6D"/>
    <w:rsid w:val="00A923DD"/>
    <w:rsid w:val="00A928C3"/>
    <w:rsid w:val="00A92D77"/>
    <w:rsid w:val="00A92E07"/>
    <w:rsid w:val="00A94308"/>
    <w:rsid w:val="00A94333"/>
    <w:rsid w:val="00A94338"/>
    <w:rsid w:val="00A95098"/>
    <w:rsid w:val="00A95933"/>
    <w:rsid w:val="00A95CAD"/>
    <w:rsid w:val="00A9633F"/>
    <w:rsid w:val="00A9635A"/>
    <w:rsid w:val="00A969BE"/>
    <w:rsid w:val="00A96A05"/>
    <w:rsid w:val="00A96E28"/>
    <w:rsid w:val="00A970D8"/>
    <w:rsid w:val="00A9756E"/>
    <w:rsid w:val="00A97C80"/>
    <w:rsid w:val="00AA0CA5"/>
    <w:rsid w:val="00AA0D29"/>
    <w:rsid w:val="00AA0FCA"/>
    <w:rsid w:val="00AA1111"/>
    <w:rsid w:val="00AA11A3"/>
    <w:rsid w:val="00AA11DA"/>
    <w:rsid w:val="00AA1711"/>
    <w:rsid w:val="00AA1A50"/>
    <w:rsid w:val="00AA1C4B"/>
    <w:rsid w:val="00AA1C59"/>
    <w:rsid w:val="00AA233B"/>
    <w:rsid w:val="00AA2764"/>
    <w:rsid w:val="00AA27F3"/>
    <w:rsid w:val="00AA29AF"/>
    <w:rsid w:val="00AA2B97"/>
    <w:rsid w:val="00AA2C1E"/>
    <w:rsid w:val="00AA30A6"/>
    <w:rsid w:val="00AA3129"/>
    <w:rsid w:val="00AA3498"/>
    <w:rsid w:val="00AA3551"/>
    <w:rsid w:val="00AA35C4"/>
    <w:rsid w:val="00AA3645"/>
    <w:rsid w:val="00AA36A8"/>
    <w:rsid w:val="00AA3923"/>
    <w:rsid w:val="00AA3F7C"/>
    <w:rsid w:val="00AA4AC6"/>
    <w:rsid w:val="00AA4C3A"/>
    <w:rsid w:val="00AA4E8D"/>
    <w:rsid w:val="00AA525D"/>
    <w:rsid w:val="00AA5688"/>
    <w:rsid w:val="00AA56BB"/>
    <w:rsid w:val="00AA56C4"/>
    <w:rsid w:val="00AA5B9D"/>
    <w:rsid w:val="00AA5E58"/>
    <w:rsid w:val="00AA61B9"/>
    <w:rsid w:val="00AA64BB"/>
    <w:rsid w:val="00AA6A32"/>
    <w:rsid w:val="00AA6BF7"/>
    <w:rsid w:val="00AA70D0"/>
    <w:rsid w:val="00AA74AF"/>
    <w:rsid w:val="00AA763A"/>
    <w:rsid w:val="00AA7699"/>
    <w:rsid w:val="00AA7A4F"/>
    <w:rsid w:val="00AA7C40"/>
    <w:rsid w:val="00AB0557"/>
    <w:rsid w:val="00AB0869"/>
    <w:rsid w:val="00AB0C2A"/>
    <w:rsid w:val="00AB1013"/>
    <w:rsid w:val="00AB1316"/>
    <w:rsid w:val="00AB1456"/>
    <w:rsid w:val="00AB16D4"/>
    <w:rsid w:val="00AB19E0"/>
    <w:rsid w:val="00AB1D84"/>
    <w:rsid w:val="00AB2728"/>
    <w:rsid w:val="00AB2AD7"/>
    <w:rsid w:val="00AB2F6B"/>
    <w:rsid w:val="00AB3004"/>
    <w:rsid w:val="00AB313B"/>
    <w:rsid w:val="00AB3704"/>
    <w:rsid w:val="00AB3A56"/>
    <w:rsid w:val="00AB3A81"/>
    <w:rsid w:val="00AB43B7"/>
    <w:rsid w:val="00AB442E"/>
    <w:rsid w:val="00AB44AC"/>
    <w:rsid w:val="00AB46EB"/>
    <w:rsid w:val="00AB5034"/>
    <w:rsid w:val="00AB5072"/>
    <w:rsid w:val="00AB5506"/>
    <w:rsid w:val="00AB5666"/>
    <w:rsid w:val="00AB5672"/>
    <w:rsid w:val="00AB5A63"/>
    <w:rsid w:val="00AB5C1E"/>
    <w:rsid w:val="00AB5EF6"/>
    <w:rsid w:val="00AB633A"/>
    <w:rsid w:val="00AB7051"/>
    <w:rsid w:val="00AB7D3B"/>
    <w:rsid w:val="00AB7FB0"/>
    <w:rsid w:val="00AC04FF"/>
    <w:rsid w:val="00AC050F"/>
    <w:rsid w:val="00AC07A0"/>
    <w:rsid w:val="00AC089B"/>
    <w:rsid w:val="00AC0AAC"/>
    <w:rsid w:val="00AC102C"/>
    <w:rsid w:val="00AC1157"/>
    <w:rsid w:val="00AC131D"/>
    <w:rsid w:val="00AC1466"/>
    <w:rsid w:val="00AC1525"/>
    <w:rsid w:val="00AC1911"/>
    <w:rsid w:val="00AC1C17"/>
    <w:rsid w:val="00AC2B36"/>
    <w:rsid w:val="00AC366A"/>
    <w:rsid w:val="00AC385B"/>
    <w:rsid w:val="00AC3CC8"/>
    <w:rsid w:val="00AC3F01"/>
    <w:rsid w:val="00AC4176"/>
    <w:rsid w:val="00AC44E7"/>
    <w:rsid w:val="00AC517C"/>
    <w:rsid w:val="00AC55C1"/>
    <w:rsid w:val="00AC5619"/>
    <w:rsid w:val="00AC5D8C"/>
    <w:rsid w:val="00AC6648"/>
    <w:rsid w:val="00AC753E"/>
    <w:rsid w:val="00AD019F"/>
    <w:rsid w:val="00AD0734"/>
    <w:rsid w:val="00AD0993"/>
    <w:rsid w:val="00AD0B1F"/>
    <w:rsid w:val="00AD0DCB"/>
    <w:rsid w:val="00AD0F91"/>
    <w:rsid w:val="00AD1354"/>
    <w:rsid w:val="00AD1465"/>
    <w:rsid w:val="00AD18E2"/>
    <w:rsid w:val="00AD1A6D"/>
    <w:rsid w:val="00AD1C42"/>
    <w:rsid w:val="00AD1CC9"/>
    <w:rsid w:val="00AD204A"/>
    <w:rsid w:val="00AD2FDA"/>
    <w:rsid w:val="00AD3056"/>
    <w:rsid w:val="00AD31C3"/>
    <w:rsid w:val="00AD392D"/>
    <w:rsid w:val="00AD455F"/>
    <w:rsid w:val="00AD4820"/>
    <w:rsid w:val="00AD5097"/>
    <w:rsid w:val="00AD532B"/>
    <w:rsid w:val="00AD54E8"/>
    <w:rsid w:val="00AD58CB"/>
    <w:rsid w:val="00AD594C"/>
    <w:rsid w:val="00AD609E"/>
    <w:rsid w:val="00AD676C"/>
    <w:rsid w:val="00AD6D08"/>
    <w:rsid w:val="00AD751F"/>
    <w:rsid w:val="00AD7A6B"/>
    <w:rsid w:val="00AD7AB1"/>
    <w:rsid w:val="00AE0628"/>
    <w:rsid w:val="00AE0B43"/>
    <w:rsid w:val="00AE0FF9"/>
    <w:rsid w:val="00AE10CA"/>
    <w:rsid w:val="00AE18AE"/>
    <w:rsid w:val="00AE253E"/>
    <w:rsid w:val="00AE2B0C"/>
    <w:rsid w:val="00AE2B6A"/>
    <w:rsid w:val="00AE2D66"/>
    <w:rsid w:val="00AE2E2A"/>
    <w:rsid w:val="00AE3038"/>
    <w:rsid w:val="00AE3144"/>
    <w:rsid w:val="00AE3181"/>
    <w:rsid w:val="00AE34D8"/>
    <w:rsid w:val="00AE35E9"/>
    <w:rsid w:val="00AE3FA7"/>
    <w:rsid w:val="00AE425F"/>
    <w:rsid w:val="00AE471B"/>
    <w:rsid w:val="00AE4907"/>
    <w:rsid w:val="00AE514B"/>
    <w:rsid w:val="00AE5A04"/>
    <w:rsid w:val="00AE5B5C"/>
    <w:rsid w:val="00AE5BE1"/>
    <w:rsid w:val="00AE5F92"/>
    <w:rsid w:val="00AE69D5"/>
    <w:rsid w:val="00AE7229"/>
    <w:rsid w:val="00AE7A05"/>
    <w:rsid w:val="00AE7E66"/>
    <w:rsid w:val="00AE7E9D"/>
    <w:rsid w:val="00AE7F6D"/>
    <w:rsid w:val="00AF03BB"/>
    <w:rsid w:val="00AF0792"/>
    <w:rsid w:val="00AF09B6"/>
    <w:rsid w:val="00AF1973"/>
    <w:rsid w:val="00AF2685"/>
    <w:rsid w:val="00AF290F"/>
    <w:rsid w:val="00AF2A61"/>
    <w:rsid w:val="00AF2AE8"/>
    <w:rsid w:val="00AF32D2"/>
    <w:rsid w:val="00AF3384"/>
    <w:rsid w:val="00AF34E2"/>
    <w:rsid w:val="00AF359B"/>
    <w:rsid w:val="00AF35DA"/>
    <w:rsid w:val="00AF37D5"/>
    <w:rsid w:val="00AF3927"/>
    <w:rsid w:val="00AF3A1E"/>
    <w:rsid w:val="00AF4064"/>
    <w:rsid w:val="00AF518B"/>
    <w:rsid w:val="00AF53C8"/>
    <w:rsid w:val="00AF551D"/>
    <w:rsid w:val="00AF5882"/>
    <w:rsid w:val="00AF5B5C"/>
    <w:rsid w:val="00AF625E"/>
    <w:rsid w:val="00AF6921"/>
    <w:rsid w:val="00AF6DD7"/>
    <w:rsid w:val="00AF77E0"/>
    <w:rsid w:val="00AF7C36"/>
    <w:rsid w:val="00AF7DA3"/>
    <w:rsid w:val="00B002A2"/>
    <w:rsid w:val="00B002A4"/>
    <w:rsid w:val="00B00463"/>
    <w:rsid w:val="00B00869"/>
    <w:rsid w:val="00B00BC0"/>
    <w:rsid w:val="00B00CD0"/>
    <w:rsid w:val="00B0191C"/>
    <w:rsid w:val="00B019D9"/>
    <w:rsid w:val="00B02129"/>
    <w:rsid w:val="00B03BF8"/>
    <w:rsid w:val="00B045C3"/>
    <w:rsid w:val="00B04629"/>
    <w:rsid w:val="00B0487D"/>
    <w:rsid w:val="00B04F1C"/>
    <w:rsid w:val="00B059FB"/>
    <w:rsid w:val="00B06026"/>
    <w:rsid w:val="00B06149"/>
    <w:rsid w:val="00B0616C"/>
    <w:rsid w:val="00B063EE"/>
    <w:rsid w:val="00B065EE"/>
    <w:rsid w:val="00B0699E"/>
    <w:rsid w:val="00B06B31"/>
    <w:rsid w:val="00B06C3A"/>
    <w:rsid w:val="00B06C44"/>
    <w:rsid w:val="00B06C63"/>
    <w:rsid w:val="00B0709A"/>
    <w:rsid w:val="00B0786F"/>
    <w:rsid w:val="00B078C7"/>
    <w:rsid w:val="00B07944"/>
    <w:rsid w:val="00B07B5B"/>
    <w:rsid w:val="00B07DDF"/>
    <w:rsid w:val="00B105AD"/>
    <w:rsid w:val="00B1099D"/>
    <w:rsid w:val="00B10D5A"/>
    <w:rsid w:val="00B11DA8"/>
    <w:rsid w:val="00B1274A"/>
    <w:rsid w:val="00B12A00"/>
    <w:rsid w:val="00B12D11"/>
    <w:rsid w:val="00B13149"/>
    <w:rsid w:val="00B13511"/>
    <w:rsid w:val="00B14441"/>
    <w:rsid w:val="00B14591"/>
    <w:rsid w:val="00B14846"/>
    <w:rsid w:val="00B149A0"/>
    <w:rsid w:val="00B14C85"/>
    <w:rsid w:val="00B1529C"/>
    <w:rsid w:val="00B15425"/>
    <w:rsid w:val="00B15865"/>
    <w:rsid w:val="00B15F05"/>
    <w:rsid w:val="00B163A9"/>
    <w:rsid w:val="00B1696C"/>
    <w:rsid w:val="00B16B6D"/>
    <w:rsid w:val="00B1704E"/>
    <w:rsid w:val="00B17050"/>
    <w:rsid w:val="00B171A4"/>
    <w:rsid w:val="00B17227"/>
    <w:rsid w:val="00B174DF"/>
    <w:rsid w:val="00B1776D"/>
    <w:rsid w:val="00B177A7"/>
    <w:rsid w:val="00B1791C"/>
    <w:rsid w:val="00B17F60"/>
    <w:rsid w:val="00B20109"/>
    <w:rsid w:val="00B20619"/>
    <w:rsid w:val="00B20E0E"/>
    <w:rsid w:val="00B21039"/>
    <w:rsid w:val="00B214A6"/>
    <w:rsid w:val="00B216C2"/>
    <w:rsid w:val="00B216ED"/>
    <w:rsid w:val="00B21785"/>
    <w:rsid w:val="00B21B31"/>
    <w:rsid w:val="00B222D8"/>
    <w:rsid w:val="00B22392"/>
    <w:rsid w:val="00B223C3"/>
    <w:rsid w:val="00B224BA"/>
    <w:rsid w:val="00B2257F"/>
    <w:rsid w:val="00B229F2"/>
    <w:rsid w:val="00B22E09"/>
    <w:rsid w:val="00B231CD"/>
    <w:rsid w:val="00B23228"/>
    <w:rsid w:val="00B2333A"/>
    <w:rsid w:val="00B2399A"/>
    <w:rsid w:val="00B24598"/>
    <w:rsid w:val="00B245FA"/>
    <w:rsid w:val="00B2465E"/>
    <w:rsid w:val="00B24FE0"/>
    <w:rsid w:val="00B2509C"/>
    <w:rsid w:val="00B251AB"/>
    <w:rsid w:val="00B25596"/>
    <w:rsid w:val="00B25ACA"/>
    <w:rsid w:val="00B25B3B"/>
    <w:rsid w:val="00B25CF3"/>
    <w:rsid w:val="00B26F92"/>
    <w:rsid w:val="00B276BD"/>
    <w:rsid w:val="00B27AD1"/>
    <w:rsid w:val="00B27D8B"/>
    <w:rsid w:val="00B30483"/>
    <w:rsid w:val="00B3091C"/>
    <w:rsid w:val="00B309CE"/>
    <w:rsid w:val="00B3118E"/>
    <w:rsid w:val="00B316F6"/>
    <w:rsid w:val="00B317F2"/>
    <w:rsid w:val="00B31F03"/>
    <w:rsid w:val="00B322AA"/>
    <w:rsid w:val="00B324A1"/>
    <w:rsid w:val="00B32515"/>
    <w:rsid w:val="00B32B40"/>
    <w:rsid w:val="00B333D5"/>
    <w:rsid w:val="00B33815"/>
    <w:rsid w:val="00B339D5"/>
    <w:rsid w:val="00B33C46"/>
    <w:rsid w:val="00B34153"/>
    <w:rsid w:val="00B3443D"/>
    <w:rsid w:val="00B34E63"/>
    <w:rsid w:val="00B351E0"/>
    <w:rsid w:val="00B35AC3"/>
    <w:rsid w:val="00B36866"/>
    <w:rsid w:val="00B36C9C"/>
    <w:rsid w:val="00B36D0D"/>
    <w:rsid w:val="00B36DCD"/>
    <w:rsid w:val="00B36F29"/>
    <w:rsid w:val="00B371E2"/>
    <w:rsid w:val="00B37384"/>
    <w:rsid w:val="00B375E0"/>
    <w:rsid w:val="00B3798B"/>
    <w:rsid w:val="00B40128"/>
    <w:rsid w:val="00B408F7"/>
    <w:rsid w:val="00B40AE4"/>
    <w:rsid w:val="00B40B7E"/>
    <w:rsid w:val="00B40C28"/>
    <w:rsid w:val="00B41026"/>
    <w:rsid w:val="00B415A4"/>
    <w:rsid w:val="00B41691"/>
    <w:rsid w:val="00B41ADF"/>
    <w:rsid w:val="00B41C05"/>
    <w:rsid w:val="00B41DB1"/>
    <w:rsid w:val="00B42374"/>
    <w:rsid w:val="00B42486"/>
    <w:rsid w:val="00B429B4"/>
    <w:rsid w:val="00B42BCB"/>
    <w:rsid w:val="00B431E4"/>
    <w:rsid w:val="00B439E4"/>
    <w:rsid w:val="00B43BBB"/>
    <w:rsid w:val="00B43CA2"/>
    <w:rsid w:val="00B43CBA"/>
    <w:rsid w:val="00B4506B"/>
    <w:rsid w:val="00B454D2"/>
    <w:rsid w:val="00B457DB"/>
    <w:rsid w:val="00B461CC"/>
    <w:rsid w:val="00B46537"/>
    <w:rsid w:val="00B46682"/>
    <w:rsid w:val="00B46810"/>
    <w:rsid w:val="00B469AC"/>
    <w:rsid w:val="00B46C93"/>
    <w:rsid w:val="00B47C01"/>
    <w:rsid w:val="00B47C10"/>
    <w:rsid w:val="00B47EBE"/>
    <w:rsid w:val="00B504AA"/>
    <w:rsid w:val="00B50B66"/>
    <w:rsid w:val="00B5116A"/>
    <w:rsid w:val="00B513E0"/>
    <w:rsid w:val="00B52488"/>
    <w:rsid w:val="00B52910"/>
    <w:rsid w:val="00B52918"/>
    <w:rsid w:val="00B52A7C"/>
    <w:rsid w:val="00B5303D"/>
    <w:rsid w:val="00B53E0D"/>
    <w:rsid w:val="00B54544"/>
    <w:rsid w:val="00B55CBB"/>
    <w:rsid w:val="00B567D4"/>
    <w:rsid w:val="00B57329"/>
    <w:rsid w:val="00B5768C"/>
    <w:rsid w:val="00B60B12"/>
    <w:rsid w:val="00B60D32"/>
    <w:rsid w:val="00B615AB"/>
    <w:rsid w:val="00B619BD"/>
    <w:rsid w:val="00B61D11"/>
    <w:rsid w:val="00B61EEF"/>
    <w:rsid w:val="00B61F1B"/>
    <w:rsid w:val="00B620E3"/>
    <w:rsid w:val="00B62350"/>
    <w:rsid w:val="00B623D9"/>
    <w:rsid w:val="00B6259E"/>
    <w:rsid w:val="00B62BFE"/>
    <w:rsid w:val="00B62EF1"/>
    <w:rsid w:val="00B63477"/>
    <w:rsid w:val="00B63713"/>
    <w:rsid w:val="00B63C40"/>
    <w:rsid w:val="00B64183"/>
    <w:rsid w:val="00B64316"/>
    <w:rsid w:val="00B6483B"/>
    <w:rsid w:val="00B64952"/>
    <w:rsid w:val="00B649A1"/>
    <w:rsid w:val="00B652C0"/>
    <w:rsid w:val="00B65341"/>
    <w:rsid w:val="00B65C59"/>
    <w:rsid w:val="00B65F55"/>
    <w:rsid w:val="00B660A7"/>
    <w:rsid w:val="00B666E6"/>
    <w:rsid w:val="00B66735"/>
    <w:rsid w:val="00B671A8"/>
    <w:rsid w:val="00B67390"/>
    <w:rsid w:val="00B677AF"/>
    <w:rsid w:val="00B678C7"/>
    <w:rsid w:val="00B67982"/>
    <w:rsid w:val="00B67FBE"/>
    <w:rsid w:val="00B70812"/>
    <w:rsid w:val="00B708C2"/>
    <w:rsid w:val="00B712E5"/>
    <w:rsid w:val="00B71451"/>
    <w:rsid w:val="00B72572"/>
    <w:rsid w:val="00B72695"/>
    <w:rsid w:val="00B72B10"/>
    <w:rsid w:val="00B72D3C"/>
    <w:rsid w:val="00B735BD"/>
    <w:rsid w:val="00B73D72"/>
    <w:rsid w:val="00B743FA"/>
    <w:rsid w:val="00B74BB7"/>
    <w:rsid w:val="00B74EEB"/>
    <w:rsid w:val="00B74F72"/>
    <w:rsid w:val="00B75A59"/>
    <w:rsid w:val="00B75AE4"/>
    <w:rsid w:val="00B75EEA"/>
    <w:rsid w:val="00B76144"/>
    <w:rsid w:val="00B7641F"/>
    <w:rsid w:val="00B76CB6"/>
    <w:rsid w:val="00B76E1B"/>
    <w:rsid w:val="00B77410"/>
    <w:rsid w:val="00B80303"/>
    <w:rsid w:val="00B803B5"/>
    <w:rsid w:val="00B804F4"/>
    <w:rsid w:val="00B80879"/>
    <w:rsid w:val="00B808D8"/>
    <w:rsid w:val="00B8096E"/>
    <w:rsid w:val="00B80A8B"/>
    <w:rsid w:val="00B80ED2"/>
    <w:rsid w:val="00B81192"/>
    <w:rsid w:val="00B81552"/>
    <w:rsid w:val="00B816E4"/>
    <w:rsid w:val="00B81D6C"/>
    <w:rsid w:val="00B820EA"/>
    <w:rsid w:val="00B82135"/>
    <w:rsid w:val="00B82612"/>
    <w:rsid w:val="00B82835"/>
    <w:rsid w:val="00B82D6E"/>
    <w:rsid w:val="00B82F92"/>
    <w:rsid w:val="00B832BD"/>
    <w:rsid w:val="00B8412D"/>
    <w:rsid w:val="00B842B1"/>
    <w:rsid w:val="00B843BD"/>
    <w:rsid w:val="00B84767"/>
    <w:rsid w:val="00B851E1"/>
    <w:rsid w:val="00B8530F"/>
    <w:rsid w:val="00B856F8"/>
    <w:rsid w:val="00B85BFB"/>
    <w:rsid w:val="00B862AA"/>
    <w:rsid w:val="00B8682F"/>
    <w:rsid w:val="00B86C0A"/>
    <w:rsid w:val="00B870B1"/>
    <w:rsid w:val="00B87909"/>
    <w:rsid w:val="00B879CA"/>
    <w:rsid w:val="00B902A0"/>
    <w:rsid w:val="00B90DED"/>
    <w:rsid w:val="00B9128D"/>
    <w:rsid w:val="00B91630"/>
    <w:rsid w:val="00B91715"/>
    <w:rsid w:val="00B924DB"/>
    <w:rsid w:val="00B9254B"/>
    <w:rsid w:val="00B92A2B"/>
    <w:rsid w:val="00B92ADF"/>
    <w:rsid w:val="00B92C28"/>
    <w:rsid w:val="00B92E4E"/>
    <w:rsid w:val="00B92F0B"/>
    <w:rsid w:val="00B93909"/>
    <w:rsid w:val="00B945CF"/>
    <w:rsid w:val="00B94A87"/>
    <w:rsid w:val="00B95080"/>
    <w:rsid w:val="00B951D2"/>
    <w:rsid w:val="00B956C8"/>
    <w:rsid w:val="00B95DB7"/>
    <w:rsid w:val="00B95F5D"/>
    <w:rsid w:val="00B95FEA"/>
    <w:rsid w:val="00B96752"/>
    <w:rsid w:val="00B96A28"/>
    <w:rsid w:val="00B96BB0"/>
    <w:rsid w:val="00B970F8"/>
    <w:rsid w:val="00B976BA"/>
    <w:rsid w:val="00B97975"/>
    <w:rsid w:val="00B97E02"/>
    <w:rsid w:val="00BA07A1"/>
    <w:rsid w:val="00BA0F60"/>
    <w:rsid w:val="00BA129D"/>
    <w:rsid w:val="00BA13EA"/>
    <w:rsid w:val="00BA191A"/>
    <w:rsid w:val="00BA1BEF"/>
    <w:rsid w:val="00BA1C20"/>
    <w:rsid w:val="00BA236A"/>
    <w:rsid w:val="00BA29C3"/>
    <w:rsid w:val="00BA2B6B"/>
    <w:rsid w:val="00BA2BE3"/>
    <w:rsid w:val="00BA2DFF"/>
    <w:rsid w:val="00BA3122"/>
    <w:rsid w:val="00BA318C"/>
    <w:rsid w:val="00BA324C"/>
    <w:rsid w:val="00BA3404"/>
    <w:rsid w:val="00BA349E"/>
    <w:rsid w:val="00BA3581"/>
    <w:rsid w:val="00BA46C7"/>
    <w:rsid w:val="00BA48F8"/>
    <w:rsid w:val="00BA4A9B"/>
    <w:rsid w:val="00BA5048"/>
    <w:rsid w:val="00BA5AD7"/>
    <w:rsid w:val="00BA5E41"/>
    <w:rsid w:val="00BA6318"/>
    <w:rsid w:val="00BA68BE"/>
    <w:rsid w:val="00BA6ED0"/>
    <w:rsid w:val="00BA7036"/>
    <w:rsid w:val="00BA73C0"/>
    <w:rsid w:val="00BA7A50"/>
    <w:rsid w:val="00BB0556"/>
    <w:rsid w:val="00BB055A"/>
    <w:rsid w:val="00BB0579"/>
    <w:rsid w:val="00BB0D3B"/>
    <w:rsid w:val="00BB115D"/>
    <w:rsid w:val="00BB1648"/>
    <w:rsid w:val="00BB18D8"/>
    <w:rsid w:val="00BB198D"/>
    <w:rsid w:val="00BB1C99"/>
    <w:rsid w:val="00BB22A1"/>
    <w:rsid w:val="00BB2465"/>
    <w:rsid w:val="00BB272E"/>
    <w:rsid w:val="00BB29C1"/>
    <w:rsid w:val="00BB2A29"/>
    <w:rsid w:val="00BB2A71"/>
    <w:rsid w:val="00BB2B46"/>
    <w:rsid w:val="00BB2EB5"/>
    <w:rsid w:val="00BB2F04"/>
    <w:rsid w:val="00BB2F5F"/>
    <w:rsid w:val="00BB3071"/>
    <w:rsid w:val="00BB440A"/>
    <w:rsid w:val="00BB47E2"/>
    <w:rsid w:val="00BB496F"/>
    <w:rsid w:val="00BB4B65"/>
    <w:rsid w:val="00BB55C6"/>
    <w:rsid w:val="00BB6772"/>
    <w:rsid w:val="00BB6976"/>
    <w:rsid w:val="00BB6D6C"/>
    <w:rsid w:val="00BB6F95"/>
    <w:rsid w:val="00BB71D3"/>
    <w:rsid w:val="00BB7671"/>
    <w:rsid w:val="00BB76E6"/>
    <w:rsid w:val="00BB7E99"/>
    <w:rsid w:val="00BC0AC2"/>
    <w:rsid w:val="00BC0BC0"/>
    <w:rsid w:val="00BC0F5C"/>
    <w:rsid w:val="00BC10CD"/>
    <w:rsid w:val="00BC12C1"/>
    <w:rsid w:val="00BC1CC1"/>
    <w:rsid w:val="00BC1F22"/>
    <w:rsid w:val="00BC2675"/>
    <w:rsid w:val="00BC2C85"/>
    <w:rsid w:val="00BC31F9"/>
    <w:rsid w:val="00BC3B98"/>
    <w:rsid w:val="00BC3C70"/>
    <w:rsid w:val="00BC41F1"/>
    <w:rsid w:val="00BC44AA"/>
    <w:rsid w:val="00BC4DF8"/>
    <w:rsid w:val="00BC4E76"/>
    <w:rsid w:val="00BC50A0"/>
    <w:rsid w:val="00BC5143"/>
    <w:rsid w:val="00BC567F"/>
    <w:rsid w:val="00BC5C8F"/>
    <w:rsid w:val="00BC5EE1"/>
    <w:rsid w:val="00BC63E4"/>
    <w:rsid w:val="00BC68B7"/>
    <w:rsid w:val="00BC7066"/>
    <w:rsid w:val="00BC7284"/>
    <w:rsid w:val="00BC736B"/>
    <w:rsid w:val="00BC7FDE"/>
    <w:rsid w:val="00BD0B22"/>
    <w:rsid w:val="00BD1247"/>
    <w:rsid w:val="00BD15C2"/>
    <w:rsid w:val="00BD1C13"/>
    <w:rsid w:val="00BD2084"/>
    <w:rsid w:val="00BD2486"/>
    <w:rsid w:val="00BD2AF4"/>
    <w:rsid w:val="00BD2BEA"/>
    <w:rsid w:val="00BD2E7A"/>
    <w:rsid w:val="00BD30D6"/>
    <w:rsid w:val="00BD3241"/>
    <w:rsid w:val="00BD3C0C"/>
    <w:rsid w:val="00BD3FC5"/>
    <w:rsid w:val="00BD43FB"/>
    <w:rsid w:val="00BD475E"/>
    <w:rsid w:val="00BD5067"/>
    <w:rsid w:val="00BD5979"/>
    <w:rsid w:val="00BD59C4"/>
    <w:rsid w:val="00BD66BB"/>
    <w:rsid w:val="00BD6CB6"/>
    <w:rsid w:val="00BD6EC5"/>
    <w:rsid w:val="00BD709A"/>
    <w:rsid w:val="00BD7391"/>
    <w:rsid w:val="00BD73A2"/>
    <w:rsid w:val="00BD747A"/>
    <w:rsid w:val="00BD7DCA"/>
    <w:rsid w:val="00BD7F40"/>
    <w:rsid w:val="00BE068B"/>
    <w:rsid w:val="00BE12F5"/>
    <w:rsid w:val="00BE17FE"/>
    <w:rsid w:val="00BE1802"/>
    <w:rsid w:val="00BE1B0C"/>
    <w:rsid w:val="00BE1D77"/>
    <w:rsid w:val="00BE1F71"/>
    <w:rsid w:val="00BE2462"/>
    <w:rsid w:val="00BE2491"/>
    <w:rsid w:val="00BE2F59"/>
    <w:rsid w:val="00BE3588"/>
    <w:rsid w:val="00BE37A8"/>
    <w:rsid w:val="00BE3BCC"/>
    <w:rsid w:val="00BE3C5D"/>
    <w:rsid w:val="00BE3DFB"/>
    <w:rsid w:val="00BE3EEC"/>
    <w:rsid w:val="00BE431A"/>
    <w:rsid w:val="00BE4DA9"/>
    <w:rsid w:val="00BE4E99"/>
    <w:rsid w:val="00BE534B"/>
    <w:rsid w:val="00BE53DF"/>
    <w:rsid w:val="00BE5515"/>
    <w:rsid w:val="00BE6227"/>
    <w:rsid w:val="00BE65EC"/>
    <w:rsid w:val="00BE6D0E"/>
    <w:rsid w:val="00BE7D68"/>
    <w:rsid w:val="00BF03E5"/>
    <w:rsid w:val="00BF0B76"/>
    <w:rsid w:val="00BF1CBA"/>
    <w:rsid w:val="00BF1DE1"/>
    <w:rsid w:val="00BF2CA6"/>
    <w:rsid w:val="00BF3144"/>
    <w:rsid w:val="00BF34A5"/>
    <w:rsid w:val="00BF3952"/>
    <w:rsid w:val="00BF42BA"/>
    <w:rsid w:val="00BF4ACF"/>
    <w:rsid w:val="00BF52EE"/>
    <w:rsid w:val="00BF5387"/>
    <w:rsid w:val="00BF5595"/>
    <w:rsid w:val="00BF5C11"/>
    <w:rsid w:val="00BF6905"/>
    <w:rsid w:val="00BF6994"/>
    <w:rsid w:val="00BF6B8C"/>
    <w:rsid w:val="00BF6D03"/>
    <w:rsid w:val="00BF72E9"/>
    <w:rsid w:val="00BF7443"/>
    <w:rsid w:val="00BF779F"/>
    <w:rsid w:val="00C000B8"/>
    <w:rsid w:val="00C0069F"/>
    <w:rsid w:val="00C0075E"/>
    <w:rsid w:val="00C00A3A"/>
    <w:rsid w:val="00C00D56"/>
    <w:rsid w:val="00C0165B"/>
    <w:rsid w:val="00C01831"/>
    <w:rsid w:val="00C01AF5"/>
    <w:rsid w:val="00C0249D"/>
    <w:rsid w:val="00C02DC4"/>
    <w:rsid w:val="00C02DE5"/>
    <w:rsid w:val="00C0336F"/>
    <w:rsid w:val="00C034CE"/>
    <w:rsid w:val="00C03506"/>
    <w:rsid w:val="00C038EB"/>
    <w:rsid w:val="00C04AC0"/>
    <w:rsid w:val="00C05189"/>
    <w:rsid w:val="00C05907"/>
    <w:rsid w:val="00C0613B"/>
    <w:rsid w:val="00C06210"/>
    <w:rsid w:val="00C0632A"/>
    <w:rsid w:val="00C0672D"/>
    <w:rsid w:val="00C06A40"/>
    <w:rsid w:val="00C074E9"/>
    <w:rsid w:val="00C1002F"/>
    <w:rsid w:val="00C1074B"/>
    <w:rsid w:val="00C10C92"/>
    <w:rsid w:val="00C1156F"/>
    <w:rsid w:val="00C117FE"/>
    <w:rsid w:val="00C11A83"/>
    <w:rsid w:val="00C123AA"/>
    <w:rsid w:val="00C12482"/>
    <w:rsid w:val="00C127B5"/>
    <w:rsid w:val="00C12BC2"/>
    <w:rsid w:val="00C1309F"/>
    <w:rsid w:val="00C13396"/>
    <w:rsid w:val="00C1348E"/>
    <w:rsid w:val="00C1361D"/>
    <w:rsid w:val="00C13E0E"/>
    <w:rsid w:val="00C14505"/>
    <w:rsid w:val="00C146AC"/>
    <w:rsid w:val="00C14853"/>
    <w:rsid w:val="00C14B4D"/>
    <w:rsid w:val="00C14F1C"/>
    <w:rsid w:val="00C15084"/>
    <w:rsid w:val="00C154F3"/>
    <w:rsid w:val="00C155EB"/>
    <w:rsid w:val="00C157C6"/>
    <w:rsid w:val="00C15BFD"/>
    <w:rsid w:val="00C16766"/>
    <w:rsid w:val="00C172C3"/>
    <w:rsid w:val="00C17436"/>
    <w:rsid w:val="00C175FF"/>
    <w:rsid w:val="00C2052E"/>
    <w:rsid w:val="00C212A9"/>
    <w:rsid w:val="00C214B0"/>
    <w:rsid w:val="00C217ED"/>
    <w:rsid w:val="00C21890"/>
    <w:rsid w:val="00C218D3"/>
    <w:rsid w:val="00C21C7A"/>
    <w:rsid w:val="00C21EAA"/>
    <w:rsid w:val="00C21FFA"/>
    <w:rsid w:val="00C2244F"/>
    <w:rsid w:val="00C22563"/>
    <w:rsid w:val="00C22E7C"/>
    <w:rsid w:val="00C2346A"/>
    <w:rsid w:val="00C23727"/>
    <w:rsid w:val="00C23B48"/>
    <w:rsid w:val="00C23DA8"/>
    <w:rsid w:val="00C23EA1"/>
    <w:rsid w:val="00C24692"/>
    <w:rsid w:val="00C24720"/>
    <w:rsid w:val="00C2474F"/>
    <w:rsid w:val="00C2570F"/>
    <w:rsid w:val="00C26030"/>
    <w:rsid w:val="00C27392"/>
    <w:rsid w:val="00C27486"/>
    <w:rsid w:val="00C27F6F"/>
    <w:rsid w:val="00C304BC"/>
    <w:rsid w:val="00C3097F"/>
    <w:rsid w:val="00C30991"/>
    <w:rsid w:val="00C30C79"/>
    <w:rsid w:val="00C30D4F"/>
    <w:rsid w:val="00C30E44"/>
    <w:rsid w:val="00C30ECF"/>
    <w:rsid w:val="00C31146"/>
    <w:rsid w:val="00C31B0F"/>
    <w:rsid w:val="00C32237"/>
    <w:rsid w:val="00C32869"/>
    <w:rsid w:val="00C32C3F"/>
    <w:rsid w:val="00C32C5B"/>
    <w:rsid w:val="00C33391"/>
    <w:rsid w:val="00C338C2"/>
    <w:rsid w:val="00C33DA2"/>
    <w:rsid w:val="00C3471E"/>
    <w:rsid w:val="00C35668"/>
    <w:rsid w:val="00C357CC"/>
    <w:rsid w:val="00C35D5A"/>
    <w:rsid w:val="00C35E05"/>
    <w:rsid w:val="00C36374"/>
    <w:rsid w:val="00C36EBB"/>
    <w:rsid w:val="00C373AB"/>
    <w:rsid w:val="00C37842"/>
    <w:rsid w:val="00C37ACA"/>
    <w:rsid w:val="00C37BC0"/>
    <w:rsid w:val="00C37C60"/>
    <w:rsid w:val="00C37D57"/>
    <w:rsid w:val="00C400A2"/>
    <w:rsid w:val="00C4057F"/>
    <w:rsid w:val="00C4077B"/>
    <w:rsid w:val="00C40A1B"/>
    <w:rsid w:val="00C40EC6"/>
    <w:rsid w:val="00C41195"/>
    <w:rsid w:val="00C413C6"/>
    <w:rsid w:val="00C417C4"/>
    <w:rsid w:val="00C4188C"/>
    <w:rsid w:val="00C42EC0"/>
    <w:rsid w:val="00C431A6"/>
    <w:rsid w:val="00C43597"/>
    <w:rsid w:val="00C43B15"/>
    <w:rsid w:val="00C43BE6"/>
    <w:rsid w:val="00C43CEA"/>
    <w:rsid w:val="00C43CFB"/>
    <w:rsid w:val="00C445AC"/>
    <w:rsid w:val="00C44687"/>
    <w:rsid w:val="00C449B6"/>
    <w:rsid w:val="00C44EE6"/>
    <w:rsid w:val="00C44F08"/>
    <w:rsid w:val="00C456EE"/>
    <w:rsid w:val="00C457F2"/>
    <w:rsid w:val="00C458B8"/>
    <w:rsid w:val="00C459D8"/>
    <w:rsid w:val="00C45F66"/>
    <w:rsid w:val="00C461A4"/>
    <w:rsid w:val="00C46341"/>
    <w:rsid w:val="00C46A5C"/>
    <w:rsid w:val="00C46FDA"/>
    <w:rsid w:val="00C46FE6"/>
    <w:rsid w:val="00C47122"/>
    <w:rsid w:val="00C47C54"/>
    <w:rsid w:val="00C507B1"/>
    <w:rsid w:val="00C50DAD"/>
    <w:rsid w:val="00C51102"/>
    <w:rsid w:val="00C51552"/>
    <w:rsid w:val="00C518D7"/>
    <w:rsid w:val="00C525CB"/>
    <w:rsid w:val="00C52CD6"/>
    <w:rsid w:val="00C52EF9"/>
    <w:rsid w:val="00C5337C"/>
    <w:rsid w:val="00C53BC3"/>
    <w:rsid w:val="00C53C7E"/>
    <w:rsid w:val="00C54060"/>
    <w:rsid w:val="00C542C4"/>
    <w:rsid w:val="00C544F4"/>
    <w:rsid w:val="00C54600"/>
    <w:rsid w:val="00C54CA8"/>
    <w:rsid w:val="00C54D3C"/>
    <w:rsid w:val="00C55858"/>
    <w:rsid w:val="00C55B42"/>
    <w:rsid w:val="00C5629F"/>
    <w:rsid w:val="00C563F5"/>
    <w:rsid w:val="00C5654C"/>
    <w:rsid w:val="00C568F4"/>
    <w:rsid w:val="00C56A4D"/>
    <w:rsid w:val="00C56B1B"/>
    <w:rsid w:val="00C56F9B"/>
    <w:rsid w:val="00C571C1"/>
    <w:rsid w:val="00C5742D"/>
    <w:rsid w:val="00C57538"/>
    <w:rsid w:val="00C575AC"/>
    <w:rsid w:val="00C5769D"/>
    <w:rsid w:val="00C57770"/>
    <w:rsid w:val="00C57799"/>
    <w:rsid w:val="00C578AD"/>
    <w:rsid w:val="00C57E1D"/>
    <w:rsid w:val="00C57EB2"/>
    <w:rsid w:val="00C60A78"/>
    <w:rsid w:val="00C60C5F"/>
    <w:rsid w:val="00C61042"/>
    <w:rsid w:val="00C6107B"/>
    <w:rsid w:val="00C6148D"/>
    <w:rsid w:val="00C62043"/>
    <w:rsid w:val="00C62440"/>
    <w:rsid w:val="00C6262F"/>
    <w:rsid w:val="00C6290E"/>
    <w:rsid w:val="00C62951"/>
    <w:rsid w:val="00C63069"/>
    <w:rsid w:val="00C6310A"/>
    <w:rsid w:val="00C63329"/>
    <w:rsid w:val="00C63758"/>
    <w:rsid w:val="00C64165"/>
    <w:rsid w:val="00C6446F"/>
    <w:rsid w:val="00C646AC"/>
    <w:rsid w:val="00C646DD"/>
    <w:rsid w:val="00C647A2"/>
    <w:rsid w:val="00C64A46"/>
    <w:rsid w:val="00C64F49"/>
    <w:rsid w:val="00C6596A"/>
    <w:rsid w:val="00C65ABE"/>
    <w:rsid w:val="00C65B55"/>
    <w:rsid w:val="00C65C7D"/>
    <w:rsid w:val="00C6602A"/>
    <w:rsid w:val="00C66219"/>
    <w:rsid w:val="00C66426"/>
    <w:rsid w:val="00C66560"/>
    <w:rsid w:val="00C66CA3"/>
    <w:rsid w:val="00C66D99"/>
    <w:rsid w:val="00C67105"/>
    <w:rsid w:val="00C7063A"/>
    <w:rsid w:val="00C70C01"/>
    <w:rsid w:val="00C70D3F"/>
    <w:rsid w:val="00C7180D"/>
    <w:rsid w:val="00C71AC6"/>
    <w:rsid w:val="00C71BF9"/>
    <w:rsid w:val="00C71DCB"/>
    <w:rsid w:val="00C724AE"/>
    <w:rsid w:val="00C72CCE"/>
    <w:rsid w:val="00C72D2C"/>
    <w:rsid w:val="00C73319"/>
    <w:rsid w:val="00C7368E"/>
    <w:rsid w:val="00C73E42"/>
    <w:rsid w:val="00C73F5E"/>
    <w:rsid w:val="00C74359"/>
    <w:rsid w:val="00C746C6"/>
    <w:rsid w:val="00C7478D"/>
    <w:rsid w:val="00C74B87"/>
    <w:rsid w:val="00C74BF8"/>
    <w:rsid w:val="00C74C10"/>
    <w:rsid w:val="00C757E4"/>
    <w:rsid w:val="00C758AC"/>
    <w:rsid w:val="00C76795"/>
    <w:rsid w:val="00C7708E"/>
    <w:rsid w:val="00C77141"/>
    <w:rsid w:val="00C800E4"/>
    <w:rsid w:val="00C80148"/>
    <w:rsid w:val="00C801EE"/>
    <w:rsid w:val="00C80276"/>
    <w:rsid w:val="00C8098A"/>
    <w:rsid w:val="00C80FBE"/>
    <w:rsid w:val="00C813A0"/>
    <w:rsid w:val="00C81459"/>
    <w:rsid w:val="00C81524"/>
    <w:rsid w:val="00C8174E"/>
    <w:rsid w:val="00C8183C"/>
    <w:rsid w:val="00C81A7C"/>
    <w:rsid w:val="00C82131"/>
    <w:rsid w:val="00C8231C"/>
    <w:rsid w:val="00C82A5A"/>
    <w:rsid w:val="00C82AA2"/>
    <w:rsid w:val="00C8368A"/>
    <w:rsid w:val="00C83BC9"/>
    <w:rsid w:val="00C83E12"/>
    <w:rsid w:val="00C841C7"/>
    <w:rsid w:val="00C84539"/>
    <w:rsid w:val="00C847DF"/>
    <w:rsid w:val="00C8546A"/>
    <w:rsid w:val="00C860E3"/>
    <w:rsid w:val="00C8610D"/>
    <w:rsid w:val="00C86428"/>
    <w:rsid w:val="00C86520"/>
    <w:rsid w:val="00C86B3F"/>
    <w:rsid w:val="00C86CEE"/>
    <w:rsid w:val="00C86DB8"/>
    <w:rsid w:val="00C86EE3"/>
    <w:rsid w:val="00C87020"/>
    <w:rsid w:val="00C87B79"/>
    <w:rsid w:val="00C87CF0"/>
    <w:rsid w:val="00C87E2C"/>
    <w:rsid w:val="00C87F14"/>
    <w:rsid w:val="00C90699"/>
    <w:rsid w:val="00C90C16"/>
    <w:rsid w:val="00C90DB3"/>
    <w:rsid w:val="00C91181"/>
    <w:rsid w:val="00C91469"/>
    <w:rsid w:val="00C91499"/>
    <w:rsid w:val="00C916CC"/>
    <w:rsid w:val="00C918C3"/>
    <w:rsid w:val="00C924AC"/>
    <w:rsid w:val="00C9281D"/>
    <w:rsid w:val="00C9295B"/>
    <w:rsid w:val="00C92A1E"/>
    <w:rsid w:val="00C92D82"/>
    <w:rsid w:val="00C933D6"/>
    <w:rsid w:val="00C93A01"/>
    <w:rsid w:val="00C9401C"/>
    <w:rsid w:val="00C944F8"/>
    <w:rsid w:val="00C946BE"/>
    <w:rsid w:val="00C9486F"/>
    <w:rsid w:val="00C94C46"/>
    <w:rsid w:val="00C954C5"/>
    <w:rsid w:val="00C955BE"/>
    <w:rsid w:val="00C95E7F"/>
    <w:rsid w:val="00C960D7"/>
    <w:rsid w:val="00C9628E"/>
    <w:rsid w:val="00C962D3"/>
    <w:rsid w:val="00C963B1"/>
    <w:rsid w:val="00C9696A"/>
    <w:rsid w:val="00C97ACB"/>
    <w:rsid w:val="00C97D40"/>
    <w:rsid w:val="00CA0918"/>
    <w:rsid w:val="00CA0A34"/>
    <w:rsid w:val="00CA0DDA"/>
    <w:rsid w:val="00CA19A8"/>
    <w:rsid w:val="00CA1CBB"/>
    <w:rsid w:val="00CA1F60"/>
    <w:rsid w:val="00CA2A32"/>
    <w:rsid w:val="00CA2E09"/>
    <w:rsid w:val="00CA39F5"/>
    <w:rsid w:val="00CA3B7C"/>
    <w:rsid w:val="00CA4230"/>
    <w:rsid w:val="00CA44A5"/>
    <w:rsid w:val="00CA46D6"/>
    <w:rsid w:val="00CA4B0F"/>
    <w:rsid w:val="00CA4F87"/>
    <w:rsid w:val="00CA55C6"/>
    <w:rsid w:val="00CA5B5C"/>
    <w:rsid w:val="00CA60B9"/>
    <w:rsid w:val="00CA6359"/>
    <w:rsid w:val="00CA6B6E"/>
    <w:rsid w:val="00CA7358"/>
    <w:rsid w:val="00CA784F"/>
    <w:rsid w:val="00CA7ADF"/>
    <w:rsid w:val="00CB03F7"/>
    <w:rsid w:val="00CB0439"/>
    <w:rsid w:val="00CB06AE"/>
    <w:rsid w:val="00CB08E4"/>
    <w:rsid w:val="00CB0D23"/>
    <w:rsid w:val="00CB0E79"/>
    <w:rsid w:val="00CB117C"/>
    <w:rsid w:val="00CB1847"/>
    <w:rsid w:val="00CB1F2C"/>
    <w:rsid w:val="00CB25D9"/>
    <w:rsid w:val="00CB2926"/>
    <w:rsid w:val="00CB2A84"/>
    <w:rsid w:val="00CB2BA0"/>
    <w:rsid w:val="00CB2DC9"/>
    <w:rsid w:val="00CB3110"/>
    <w:rsid w:val="00CB33AC"/>
    <w:rsid w:val="00CB35D7"/>
    <w:rsid w:val="00CB38B6"/>
    <w:rsid w:val="00CB391D"/>
    <w:rsid w:val="00CB39D1"/>
    <w:rsid w:val="00CB3E30"/>
    <w:rsid w:val="00CB4033"/>
    <w:rsid w:val="00CB4552"/>
    <w:rsid w:val="00CB4E4D"/>
    <w:rsid w:val="00CB5573"/>
    <w:rsid w:val="00CB5ABB"/>
    <w:rsid w:val="00CB5ACD"/>
    <w:rsid w:val="00CB6135"/>
    <w:rsid w:val="00CB61AB"/>
    <w:rsid w:val="00CB6377"/>
    <w:rsid w:val="00CB642B"/>
    <w:rsid w:val="00CB6516"/>
    <w:rsid w:val="00CB6723"/>
    <w:rsid w:val="00CB6834"/>
    <w:rsid w:val="00CB699B"/>
    <w:rsid w:val="00CB7040"/>
    <w:rsid w:val="00CB73B0"/>
    <w:rsid w:val="00CB742E"/>
    <w:rsid w:val="00CB7528"/>
    <w:rsid w:val="00CB7A40"/>
    <w:rsid w:val="00CC02F8"/>
    <w:rsid w:val="00CC0DE5"/>
    <w:rsid w:val="00CC1938"/>
    <w:rsid w:val="00CC1C7D"/>
    <w:rsid w:val="00CC1FEA"/>
    <w:rsid w:val="00CC203D"/>
    <w:rsid w:val="00CC20B9"/>
    <w:rsid w:val="00CC23E9"/>
    <w:rsid w:val="00CC2459"/>
    <w:rsid w:val="00CC2947"/>
    <w:rsid w:val="00CC2ACD"/>
    <w:rsid w:val="00CC2C31"/>
    <w:rsid w:val="00CC3583"/>
    <w:rsid w:val="00CC35A7"/>
    <w:rsid w:val="00CC37FC"/>
    <w:rsid w:val="00CC5956"/>
    <w:rsid w:val="00CC6158"/>
    <w:rsid w:val="00CC6648"/>
    <w:rsid w:val="00CC665C"/>
    <w:rsid w:val="00CC6D9B"/>
    <w:rsid w:val="00CC6FC5"/>
    <w:rsid w:val="00CC72A0"/>
    <w:rsid w:val="00CC7DF5"/>
    <w:rsid w:val="00CC7FF1"/>
    <w:rsid w:val="00CD0547"/>
    <w:rsid w:val="00CD0D3E"/>
    <w:rsid w:val="00CD12B4"/>
    <w:rsid w:val="00CD1308"/>
    <w:rsid w:val="00CD1318"/>
    <w:rsid w:val="00CD16B9"/>
    <w:rsid w:val="00CD16CF"/>
    <w:rsid w:val="00CD16EF"/>
    <w:rsid w:val="00CD17BF"/>
    <w:rsid w:val="00CD1C9E"/>
    <w:rsid w:val="00CD2183"/>
    <w:rsid w:val="00CD2428"/>
    <w:rsid w:val="00CD2783"/>
    <w:rsid w:val="00CD3425"/>
    <w:rsid w:val="00CD37B4"/>
    <w:rsid w:val="00CD380A"/>
    <w:rsid w:val="00CD42B1"/>
    <w:rsid w:val="00CD4438"/>
    <w:rsid w:val="00CD45AC"/>
    <w:rsid w:val="00CD4D90"/>
    <w:rsid w:val="00CD5F50"/>
    <w:rsid w:val="00CD6065"/>
    <w:rsid w:val="00CD62BE"/>
    <w:rsid w:val="00CD679F"/>
    <w:rsid w:val="00CD6CD9"/>
    <w:rsid w:val="00CE02ED"/>
    <w:rsid w:val="00CE032F"/>
    <w:rsid w:val="00CE039C"/>
    <w:rsid w:val="00CE0425"/>
    <w:rsid w:val="00CE0A1B"/>
    <w:rsid w:val="00CE0B5E"/>
    <w:rsid w:val="00CE1A68"/>
    <w:rsid w:val="00CE1A70"/>
    <w:rsid w:val="00CE1D56"/>
    <w:rsid w:val="00CE1DF4"/>
    <w:rsid w:val="00CE2050"/>
    <w:rsid w:val="00CE2DFD"/>
    <w:rsid w:val="00CE2EF5"/>
    <w:rsid w:val="00CE30D1"/>
    <w:rsid w:val="00CE3306"/>
    <w:rsid w:val="00CE36CB"/>
    <w:rsid w:val="00CE3FBA"/>
    <w:rsid w:val="00CE4028"/>
    <w:rsid w:val="00CE44BD"/>
    <w:rsid w:val="00CE46C0"/>
    <w:rsid w:val="00CE4745"/>
    <w:rsid w:val="00CE5677"/>
    <w:rsid w:val="00CE5C99"/>
    <w:rsid w:val="00CE643A"/>
    <w:rsid w:val="00CE67C4"/>
    <w:rsid w:val="00CE6E2A"/>
    <w:rsid w:val="00CE7424"/>
    <w:rsid w:val="00CE7577"/>
    <w:rsid w:val="00CF0046"/>
    <w:rsid w:val="00CF021C"/>
    <w:rsid w:val="00CF022C"/>
    <w:rsid w:val="00CF056D"/>
    <w:rsid w:val="00CF088B"/>
    <w:rsid w:val="00CF0E7F"/>
    <w:rsid w:val="00CF12E8"/>
    <w:rsid w:val="00CF1E01"/>
    <w:rsid w:val="00CF24B9"/>
    <w:rsid w:val="00CF2BA1"/>
    <w:rsid w:val="00CF32D8"/>
    <w:rsid w:val="00CF36BE"/>
    <w:rsid w:val="00CF41CA"/>
    <w:rsid w:val="00CF4466"/>
    <w:rsid w:val="00CF4DA5"/>
    <w:rsid w:val="00CF5A5A"/>
    <w:rsid w:val="00CF5D73"/>
    <w:rsid w:val="00CF6711"/>
    <w:rsid w:val="00CF687D"/>
    <w:rsid w:val="00CF7047"/>
    <w:rsid w:val="00CF7C3E"/>
    <w:rsid w:val="00CF7EBB"/>
    <w:rsid w:val="00CF7F04"/>
    <w:rsid w:val="00D00209"/>
    <w:rsid w:val="00D00578"/>
    <w:rsid w:val="00D00F24"/>
    <w:rsid w:val="00D013DC"/>
    <w:rsid w:val="00D014D1"/>
    <w:rsid w:val="00D0160C"/>
    <w:rsid w:val="00D01618"/>
    <w:rsid w:val="00D01A8C"/>
    <w:rsid w:val="00D01BED"/>
    <w:rsid w:val="00D02B44"/>
    <w:rsid w:val="00D02B9F"/>
    <w:rsid w:val="00D040A3"/>
    <w:rsid w:val="00D040FE"/>
    <w:rsid w:val="00D04356"/>
    <w:rsid w:val="00D04780"/>
    <w:rsid w:val="00D04C6F"/>
    <w:rsid w:val="00D04D9B"/>
    <w:rsid w:val="00D0518A"/>
    <w:rsid w:val="00D05374"/>
    <w:rsid w:val="00D053FA"/>
    <w:rsid w:val="00D057D9"/>
    <w:rsid w:val="00D05D9D"/>
    <w:rsid w:val="00D05E88"/>
    <w:rsid w:val="00D06272"/>
    <w:rsid w:val="00D063B3"/>
    <w:rsid w:val="00D065BC"/>
    <w:rsid w:val="00D068EE"/>
    <w:rsid w:val="00D069C8"/>
    <w:rsid w:val="00D06F52"/>
    <w:rsid w:val="00D07663"/>
    <w:rsid w:val="00D07792"/>
    <w:rsid w:val="00D07CC7"/>
    <w:rsid w:val="00D10136"/>
    <w:rsid w:val="00D103F2"/>
    <w:rsid w:val="00D1062D"/>
    <w:rsid w:val="00D10652"/>
    <w:rsid w:val="00D10797"/>
    <w:rsid w:val="00D10B1C"/>
    <w:rsid w:val="00D10BC6"/>
    <w:rsid w:val="00D10E44"/>
    <w:rsid w:val="00D123CA"/>
    <w:rsid w:val="00D129D7"/>
    <w:rsid w:val="00D12FE2"/>
    <w:rsid w:val="00D1323A"/>
    <w:rsid w:val="00D13853"/>
    <w:rsid w:val="00D1405C"/>
    <w:rsid w:val="00D14C98"/>
    <w:rsid w:val="00D1647F"/>
    <w:rsid w:val="00D16C70"/>
    <w:rsid w:val="00D17032"/>
    <w:rsid w:val="00D17505"/>
    <w:rsid w:val="00D17819"/>
    <w:rsid w:val="00D17A38"/>
    <w:rsid w:val="00D17D78"/>
    <w:rsid w:val="00D20083"/>
    <w:rsid w:val="00D203B1"/>
    <w:rsid w:val="00D2101E"/>
    <w:rsid w:val="00D21483"/>
    <w:rsid w:val="00D2152A"/>
    <w:rsid w:val="00D2163C"/>
    <w:rsid w:val="00D21E94"/>
    <w:rsid w:val="00D22129"/>
    <w:rsid w:val="00D228D1"/>
    <w:rsid w:val="00D22F7A"/>
    <w:rsid w:val="00D23588"/>
    <w:rsid w:val="00D2415A"/>
    <w:rsid w:val="00D24792"/>
    <w:rsid w:val="00D24B63"/>
    <w:rsid w:val="00D24E3F"/>
    <w:rsid w:val="00D251CC"/>
    <w:rsid w:val="00D25508"/>
    <w:rsid w:val="00D2597B"/>
    <w:rsid w:val="00D25A9B"/>
    <w:rsid w:val="00D26008"/>
    <w:rsid w:val="00D26AB8"/>
    <w:rsid w:val="00D26B73"/>
    <w:rsid w:val="00D27434"/>
    <w:rsid w:val="00D27730"/>
    <w:rsid w:val="00D30067"/>
    <w:rsid w:val="00D30290"/>
    <w:rsid w:val="00D30B88"/>
    <w:rsid w:val="00D30EA7"/>
    <w:rsid w:val="00D3117D"/>
    <w:rsid w:val="00D311A6"/>
    <w:rsid w:val="00D31203"/>
    <w:rsid w:val="00D31353"/>
    <w:rsid w:val="00D31A48"/>
    <w:rsid w:val="00D3234D"/>
    <w:rsid w:val="00D3236F"/>
    <w:rsid w:val="00D32EFB"/>
    <w:rsid w:val="00D33517"/>
    <w:rsid w:val="00D33CB5"/>
    <w:rsid w:val="00D33D66"/>
    <w:rsid w:val="00D340ED"/>
    <w:rsid w:val="00D34646"/>
    <w:rsid w:val="00D34873"/>
    <w:rsid w:val="00D34FBA"/>
    <w:rsid w:val="00D35357"/>
    <w:rsid w:val="00D3551E"/>
    <w:rsid w:val="00D357EE"/>
    <w:rsid w:val="00D35B18"/>
    <w:rsid w:val="00D360FD"/>
    <w:rsid w:val="00D3638D"/>
    <w:rsid w:val="00D363C5"/>
    <w:rsid w:val="00D373D1"/>
    <w:rsid w:val="00D37658"/>
    <w:rsid w:val="00D37708"/>
    <w:rsid w:val="00D3798E"/>
    <w:rsid w:val="00D379EF"/>
    <w:rsid w:val="00D37BBE"/>
    <w:rsid w:val="00D40531"/>
    <w:rsid w:val="00D40829"/>
    <w:rsid w:val="00D40AF2"/>
    <w:rsid w:val="00D40B89"/>
    <w:rsid w:val="00D40C3B"/>
    <w:rsid w:val="00D4184A"/>
    <w:rsid w:val="00D41BB1"/>
    <w:rsid w:val="00D420AF"/>
    <w:rsid w:val="00D42307"/>
    <w:rsid w:val="00D42E92"/>
    <w:rsid w:val="00D435E1"/>
    <w:rsid w:val="00D43662"/>
    <w:rsid w:val="00D437B9"/>
    <w:rsid w:val="00D43D80"/>
    <w:rsid w:val="00D44F2E"/>
    <w:rsid w:val="00D4510A"/>
    <w:rsid w:val="00D45950"/>
    <w:rsid w:val="00D45D3D"/>
    <w:rsid w:val="00D46034"/>
    <w:rsid w:val="00D462EC"/>
    <w:rsid w:val="00D463DE"/>
    <w:rsid w:val="00D46649"/>
    <w:rsid w:val="00D4679E"/>
    <w:rsid w:val="00D470A8"/>
    <w:rsid w:val="00D47220"/>
    <w:rsid w:val="00D47570"/>
    <w:rsid w:val="00D47596"/>
    <w:rsid w:val="00D476CB"/>
    <w:rsid w:val="00D47842"/>
    <w:rsid w:val="00D5028B"/>
    <w:rsid w:val="00D5082F"/>
    <w:rsid w:val="00D50AF7"/>
    <w:rsid w:val="00D50C01"/>
    <w:rsid w:val="00D51118"/>
    <w:rsid w:val="00D5141A"/>
    <w:rsid w:val="00D51461"/>
    <w:rsid w:val="00D51689"/>
    <w:rsid w:val="00D52233"/>
    <w:rsid w:val="00D524EB"/>
    <w:rsid w:val="00D52DDF"/>
    <w:rsid w:val="00D53117"/>
    <w:rsid w:val="00D533D3"/>
    <w:rsid w:val="00D53710"/>
    <w:rsid w:val="00D53CE1"/>
    <w:rsid w:val="00D53DEB"/>
    <w:rsid w:val="00D53E27"/>
    <w:rsid w:val="00D53F30"/>
    <w:rsid w:val="00D553CF"/>
    <w:rsid w:val="00D5596E"/>
    <w:rsid w:val="00D55D58"/>
    <w:rsid w:val="00D56304"/>
    <w:rsid w:val="00D56C64"/>
    <w:rsid w:val="00D5714E"/>
    <w:rsid w:val="00D57AB9"/>
    <w:rsid w:val="00D57AC5"/>
    <w:rsid w:val="00D57D54"/>
    <w:rsid w:val="00D602BF"/>
    <w:rsid w:val="00D603BA"/>
    <w:rsid w:val="00D60FB7"/>
    <w:rsid w:val="00D61261"/>
    <w:rsid w:val="00D616D2"/>
    <w:rsid w:val="00D619C5"/>
    <w:rsid w:val="00D624DA"/>
    <w:rsid w:val="00D62934"/>
    <w:rsid w:val="00D62E5B"/>
    <w:rsid w:val="00D63226"/>
    <w:rsid w:val="00D63954"/>
    <w:rsid w:val="00D64C79"/>
    <w:rsid w:val="00D654A7"/>
    <w:rsid w:val="00D6578C"/>
    <w:rsid w:val="00D66DD3"/>
    <w:rsid w:val="00D66E6A"/>
    <w:rsid w:val="00D66F6B"/>
    <w:rsid w:val="00D67366"/>
    <w:rsid w:val="00D673E7"/>
    <w:rsid w:val="00D675C6"/>
    <w:rsid w:val="00D67E0E"/>
    <w:rsid w:val="00D713E3"/>
    <w:rsid w:val="00D7193D"/>
    <w:rsid w:val="00D71953"/>
    <w:rsid w:val="00D71EBF"/>
    <w:rsid w:val="00D7266A"/>
    <w:rsid w:val="00D72B78"/>
    <w:rsid w:val="00D72C60"/>
    <w:rsid w:val="00D72D39"/>
    <w:rsid w:val="00D72DA0"/>
    <w:rsid w:val="00D739F7"/>
    <w:rsid w:val="00D739FC"/>
    <w:rsid w:val="00D73E6D"/>
    <w:rsid w:val="00D740DD"/>
    <w:rsid w:val="00D74346"/>
    <w:rsid w:val="00D74529"/>
    <w:rsid w:val="00D74A9F"/>
    <w:rsid w:val="00D75343"/>
    <w:rsid w:val="00D75383"/>
    <w:rsid w:val="00D757FB"/>
    <w:rsid w:val="00D75C7F"/>
    <w:rsid w:val="00D760F2"/>
    <w:rsid w:val="00D765C1"/>
    <w:rsid w:val="00D76815"/>
    <w:rsid w:val="00D76EDC"/>
    <w:rsid w:val="00D76F07"/>
    <w:rsid w:val="00D77440"/>
    <w:rsid w:val="00D77BDE"/>
    <w:rsid w:val="00D77C93"/>
    <w:rsid w:val="00D77D55"/>
    <w:rsid w:val="00D77E6C"/>
    <w:rsid w:val="00D80956"/>
    <w:rsid w:val="00D80999"/>
    <w:rsid w:val="00D809EA"/>
    <w:rsid w:val="00D80A7C"/>
    <w:rsid w:val="00D80BEA"/>
    <w:rsid w:val="00D80CDB"/>
    <w:rsid w:val="00D81192"/>
    <w:rsid w:val="00D81C46"/>
    <w:rsid w:val="00D81CC7"/>
    <w:rsid w:val="00D82786"/>
    <w:rsid w:val="00D82945"/>
    <w:rsid w:val="00D82B5B"/>
    <w:rsid w:val="00D82CD5"/>
    <w:rsid w:val="00D83102"/>
    <w:rsid w:val="00D833C9"/>
    <w:rsid w:val="00D83501"/>
    <w:rsid w:val="00D838AD"/>
    <w:rsid w:val="00D83EEF"/>
    <w:rsid w:val="00D84AD9"/>
    <w:rsid w:val="00D84C33"/>
    <w:rsid w:val="00D84CA5"/>
    <w:rsid w:val="00D8515E"/>
    <w:rsid w:val="00D852E9"/>
    <w:rsid w:val="00D8592B"/>
    <w:rsid w:val="00D85FC0"/>
    <w:rsid w:val="00D861F2"/>
    <w:rsid w:val="00D8652C"/>
    <w:rsid w:val="00D86AA3"/>
    <w:rsid w:val="00D86F74"/>
    <w:rsid w:val="00D87322"/>
    <w:rsid w:val="00D87ABB"/>
    <w:rsid w:val="00D87C8F"/>
    <w:rsid w:val="00D90100"/>
    <w:rsid w:val="00D90123"/>
    <w:rsid w:val="00D904C0"/>
    <w:rsid w:val="00D90552"/>
    <w:rsid w:val="00D90662"/>
    <w:rsid w:val="00D9073C"/>
    <w:rsid w:val="00D90F0B"/>
    <w:rsid w:val="00D917FD"/>
    <w:rsid w:val="00D91E7D"/>
    <w:rsid w:val="00D9200D"/>
    <w:rsid w:val="00D92872"/>
    <w:rsid w:val="00D92BC2"/>
    <w:rsid w:val="00D92E65"/>
    <w:rsid w:val="00D936B4"/>
    <w:rsid w:val="00D936C3"/>
    <w:rsid w:val="00D9373B"/>
    <w:rsid w:val="00D937A8"/>
    <w:rsid w:val="00D945B2"/>
    <w:rsid w:val="00D94734"/>
    <w:rsid w:val="00D95C64"/>
    <w:rsid w:val="00D95FDC"/>
    <w:rsid w:val="00D96976"/>
    <w:rsid w:val="00D972FB"/>
    <w:rsid w:val="00D97C1E"/>
    <w:rsid w:val="00D97F4F"/>
    <w:rsid w:val="00DA004B"/>
    <w:rsid w:val="00DA0291"/>
    <w:rsid w:val="00DA0B0D"/>
    <w:rsid w:val="00DA0C21"/>
    <w:rsid w:val="00DA0D56"/>
    <w:rsid w:val="00DA0F1A"/>
    <w:rsid w:val="00DA1302"/>
    <w:rsid w:val="00DA198B"/>
    <w:rsid w:val="00DA1D03"/>
    <w:rsid w:val="00DA274B"/>
    <w:rsid w:val="00DA2947"/>
    <w:rsid w:val="00DA29AF"/>
    <w:rsid w:val="00DA2B44"/>
    <w:rsid w:val="00DA2C5C"/>
    <w:rsid w:val="00DA2E0E"/>
    <w:rsid w:val="00DA324C"/>
    <w:rsid w:val="00DA33E9"/>
    <w:rsid w:val="00DA405F"/>
    <w:rsid w:val="00DA41E5"/>
    <w:rsid w:val="00DA4296"/>
    <w:rsid w:val="00DA4ADC"/>
    <w:rsid w:val="00DA50B4"/>
    <w:rsid w:val="00DA51BB"/>
    <w:rsid w:val="00DA5620"/>
    <w:rsid w:val="00DA577E"/>
    <w:rsid w:val="00DA68ED"/>
    <w:rsid w:val="00DA6E32"/>
    <w:rsid w:val="00DA6E60"/>
    <w:rsid w:val="00DA76EA"/>
    <w:rsid w:val="00DB0786"/>
    <w:rsid w:val="00DB1A71"/>
    <w:rsid w:val="00DB220F"/>
    <w:rsid w:val="00DB22A5"/>
    <w:rsid w:val="00DB22AA"/>
    <w:rsid w:val="00DB2A98"/>
    <w:rsid w:val="00DB2CB2"/>
    <w:rsid w:val="00DB3303"/>
    <w:rsid w:val="00DB36CE"/>
    <w:rsid w:val="00DB4181"/>
    <w:rsid w:val="00DB4520"/>
    <w:rsid w:val="00DB4769"/>
    <w:rsid w:val="00DB4E28"/>
    <w:rsid w:val="00DB5102"/>
    <w:rsid w:val="00DB6594"/>
    <w:rsid w:val="00DB6D43"/>
    <w:rsid w:val="00DB6FA3"/>
    <w:rsid w:val="00DB70D8"/>
    <w:rsid w:val="00DC04C9"/>
    <w:rsid w:val="00DC0618"/>
    <w:rsid w:val="00DC0A9A"/>
    <w:rsid w:val="00DC0DFF"/>
    <w:rsid w:val="00DC1643"/>
    <w:rsid w:val="00DC1A9F"/>
    <w:rsid w:val="00DC1C1E"/>
    <w:rsid w:val="00DC1D11"/>
    <w:rsid w:val="00DC1D2E"/>
    <w:rsid w:val="00DC1F15"/>
    <w:rsid w:val="00DC231A"/>
    <w:rsid w:val="00DC233C"/>
    <w:rsid w:val="00DC2639"/>
    <w:rsid w:val="00DC29A8"/>
    <w:rsid w:val="00DC2B4F"/>
    <w:rsid w:val="00DC2E16"/>
    <w:rsid w:val="00DC2F22"/>
    <w:rsid w:val="00DC36A8"/>
    <w:rsid w:val="00DC45A0"/>
    <w:rsid w:val="00DC46FB"/>
    <w:rsid w:val="00DC4D9D"/>
    <w:rsid w:val="00DC5330"/>
    <w:rsid w:val="00DC5629"/>
    <w:rsid w:val="00DC5795"/>
    <w:rsid w:val="00DC58C7"/>
    <w:rsid w:val="00DC6290"/>
    <w:rsid w:val="00DC6678"/>
    <w:rsid w:val="00DC693D"/>
    <w:rsid w:val="00DC756D"/>
    <w:rsid w:val="00DC7CB1"/>
    <w:rsid w:val="00DD058E"/>
    <w:rsid w:val="00DD1E40"/>
    <w:rsid w:val="00DD1FEA"/>
    <w:rsid w:val="00DD2045"/>
    <w:rsid w:val="00DD20B7"/>
    <w:rsid w:val="00DD24B0"/>
    <w:rsid w:val="00DD26D4"/>
    <w:rsid w:val="00DD29B1"/>
    <w:rsid w:val="00DD2C6B"/>
    <w:rsid w:val="00DD38E7"/>
    <w:rsid w:val="00DD3AFE"/>
    <w:rsid w:val="00DD3C26"/>
    <w:rsid w:val="00DD3D4B"/>
    <w:rsid w:val="00DD4076"/>
    <w:rsid w:val="00DD423A"/>
    <w:rsid w:val="00DD4315"/>
    <w:rsid w:val="00DD497E"/>
    <w:rsid w:val="00DD49FC"/>
    <w:rsid w:val="00DD4B85"/>
    <w:rsid w:val="00DD5CAC"/>
    <w:rsid w:val="00DD5D33"/>
    <w:rsid w:val="00DD5E47"/>
    <w:rsid w:val="00DD5E8F"/>
    <w:rsid w:val="00DD6E46"/>
    <w:rsid w:val="00DD7A57"/>
    <w:rsid w:val="00DD7B37"/>
    <w:rsid w:val="00DE036A"/>
    <w:rsid w:val="00DE06AF"/>
    <w:rsid w:val="00DE0E4B"/>
    <w:rsid w:val="00DE101C"/>
    <w:rsid w:val="00DE1284"/>
    <w:rsid w:val="00DE18C6"/>
    <w:rsid w:val="00DE1F3C"/>
    <w:rsid w:val="00DE1FDD"/>
    <w:rsid w:val="00DE3101"/>
    <w:rsid w:val="00DE359F"/>
    <w:rsid w:val="00DE37A1"/>
    <w:rsid w:val="00DE3C0A"/>
    <w:rsid w:val="00DE3DEC"/>
    <w:rsid w:val="00DE4351"/>
    <w:rsid w:val="00DE4353"/>
    <w:rsid w:val="00DE45F6"/>
    <w:rsid w:val="00DE4B91"/>
    <w:rsid w:val="00DE4DF6"/>
    <w:rsid w:val="00DE507F"/>
    <w:rsid w:val="00DE6243"/>
    <w:rsid w:val="00DE66B7"/>
    <w:rsid w:val="00DE69DE"/>
    <w:rsid w:val="00DE6B38"/>
    <w:rsid w:val="00DE7791"/>
    <w:rsid w:val="00DE78A5"/>
    <w:rsid w:val="00DF0428"/>
    <w:rsid w:val="00DF0FE9"/>
    <w:rsid w:val="00DF118B"/>
    <w:rsid w:val="00DF1194"/>
    <w:rsid w:val="00DF1C63"/>
    <w:rsid w:val="00DF1F14"/>
    <w:rsid w:val="00DF259E"/>
    <w:rsid w:val="00DF2B26"/>
    <w:rsid w:val="00DF2C75"/>
    <w:rsid w:val="00DF3014"/>
    <w:rsid w:val="00DF3A4B"/>
    <w:rsid w:val="00DF4428"/>
    <w:rsid w:val="00DF475B"/>
    <w:rsid w:val="00DF488A"/>
    <w:rsid w:val="00DF4EED"/>
    <w:rsid w:val="00DF533A"/>
    <w:rsid w:val="00DF5BC9"/>
    <w:rsid w:val="00DF5F96"/>
    <w:rsid w:val="00DF5FC5"/>
    <w:rsid w:val="00DF6896"/>
    <w:rsid w:val="00DF6AAB"/>
    <w:rsid w:val="00DF6C14"/>
    <w:rsid w:val="00DF6E74"/>
    <w:rsid w:val="00DF7A41"/>
    <w:rsid w:val="00DF7F53"/>
    <w:rsid w:val="00E002CE"/>
    <w:rsid w:val="00E00867"/>
    <w:rsid w:val="00E01040"/>
    <w:rsid w:val="00E0140D"/>
    <w:rsid w:val="00E0157A"/>
    <w:rsid w:val="00E015B3"/>
    <w:rsid w:val="00E015EC"/>
    <w:rsid w:val="00E01775"/>
    <w:rsid w:val="00E01CA2"/>
    <w:rsid w:val="00E02020"/>
    <w:rsid w:val="00E021E1"/>
    <w:rsid w:val="00E023CD"/>
    <w:rsid w:val="00E027D8"/>
    <w:rsid w:val="00E03263"/>
    <w:rsid w:val="00E03B98"/>
    <w:rsid w:val="00E03E2A"/>
    <w:rsid w:val="00E03F4E"/>
    <w:rsid w:val="00E04449"/>
    <w:rsid w:val="00E04473"/>
    <w:rsid w:val="00E047A5"/>
    <w:rsid w:val="00E04899"/>
    <w:rsid w:val="00E05D65"/>
    <w:rsid w:val="00E05DB5"/>
    <w:rsid w:val="00E05F39"/>
    <w:rsid w:val="00E05FD1"/>
    <w:rsid w:val="00E05FE8"/>
    <w:rsid w:val="00E06484"/>
    <w:rsid w:val="00E07158"/>
    <w:rsid w:val="00E07221"/>
    <w:rsid w:val="00E07ACA"/>
    <w:rsid w:val="00E07B6F"/>
    <w:rsid w:val="00E07F36"/>
    <w:rsid w:val="00E07FA3"/>
    <w:rsid w:val="00E10395"/>
    <w:rsid w:val="00E11013"/>
    <w:rsid w:val="00E11B09"/>
    <w:rsid w:val="00E12277"/>
    <w:rsid w:val="00E12F9E"/>
    <w:rsid w:val="00E1310A"/>
    <w:rsid w:val="00E1324F"/>
    <w:rsid w:val="00E135AC"/>
    <w:rsid w:val="00E14066"/>
    <w:rsid w:val="00E144BB"/>
    <w:rsid w:val="00E148FA"/>
    <w:rsid w:val="00E153E0"/>
    <w:rsid w:val="00E155DB"/>
    <w:rsid w:val="00E15BED"/>
    <w:rsid w:val="00E161D8"/>
    <w:rsid w:val="00E16B75"/>
    <w:rsid w:val="00E16F0A"/>
    <w:rsid w:val="00E16F38"/>
    <w:rsid w:val="00E1720F"/>
    <w:rsid w:val="00E173A9"/>
    <w:rsid w:val="00E175DB"/>
    <w:rsid w:val="00E179D1"/>
    <w:rsid w:val="00E17A8B"/>
    <w:rsid w:val="00E2038A"/>
    <w:rsid w:val="00E2059D"/>
    <w:rsid w:val="00E20D37"/>
    <w:rsid w:val="00E20FD9"/>
    <w:rsid w:val="00E21339"/>
    <w:rsid w:val="00E2158D"/>
    <w:rsid w:val="00E23A1F"/>
    <w:rsid w:val="00E23B00"/>
    <w:rsid w:val="00E24DCA"/>
    <w:rsid w:val="00E2524C"/>
    <w:rsid w:val="00E254C9"/>
    <w:rsid w:val="00E25712"/>
    <w:rsid w:val="00E25F15"/>
    <w:rsid w:val="00E26202"/>
    <w:rsid w:val="00E26250"/>
    <w:rsid w:val="00E2650E"/>
    <w:rsid w:val="00E268E9"/>
    <w:rsid w:val="00E2692A"/>
    <w:rsid w:val="00E272A3"/>
    <w:rsid w:val="00E2741F"/>
    <w:rsid w:val="00E276EE"/>
    <w:rsid w:val="00E27718"/>
    <w:rsid w:val="00E27B60"/>
    <w:rsid w:val="00E30486"/>
    <w:rsid w:val="00E306F2"/>
    <w:rsid w:val="00E31624"/>
    <w:rsid w:val="00E3170B"/>
    <w:rsid w:val="00E31ADA"/>
    <w:rsid w:val="00E3234F"/>
    <w:rsid w:val="00E32DD9"/>
    <w:rsid w:val="00E32F0D"/>
    <w:rsid w:val="00E32FE2"/>
    <w:rsid w:val="00E3305F"/>
    <w:rsid w:val="00E333D2"/>
    <w:rsid w:val="00E3434C"/>
    <w:rsid w:val="00E34899"/>
    <w:rsid w:val="00E349E0"/>
    <w:rsid w:val="00E350DF"/>
    <w:rsid w:val="00E356CC"/>
    <w:rsid w:val="00E35A58"/>
    <w:rsid w:val="00E35E85"/>
    <w:rsid w:val="00E35EE4"/>
    <w:rsid w:val="00E35F2B"/>
    <w:rsid w:val="00E3649F"/>
    <w:rsid w:val="00E36AA8"/>
    <w:rsid w:val="00E36F46"/>
    <w:rsid w:val="00E37065"/>
    <w:rsid w:val="00E37588"/>
    <w:rsid w:val="00E37711"/>
    <w:rsid w:val="00E40744"/>
    <w:rsid w:val="00E4090B"/>
    <w:rsid w:val="00E4101B"/>
    <w:rsid w:val="00E41771"/>
    <w:rsid w:val="00E418BC"/>
    <w:rsid w:val="00E41A7B"/>
    <w:rsid w:val="00E41BB6"/>
    <w:rsid w:val="00E41F3A"/>
    <w:rsid w:val="00E42180"/>
    <w:rsid w:val="00E422ED"/>
    <w:rsid w:val="00E4275B"/>
    <w:rsid w:val="00E42CE7"/>
    <w:rsid w:val="00E42FE0"/>
    <w:rsid w:val="00E4354F"/>
    <w:rsid w:val="00E44ADE"/>
    <w:rsid w:val="00E44BFC"/>
    <w:rsid w:val="00E44FC8"/>
    <w:rsid w:val="00E450F1"/>
    <w:rsid w:val="00E455C2"/>
    <w:rsid w:val="00E45BC6"/>
    <w:rsid w:val="00E45E2C"/>
    <w:rsid w:val="00E461C1"/>
    <w:rsid w:val="00E46EC7"/>
    <w:rsid w:val="00E471A8"/>
    <w:rsid w:val="00E47502"/>
    <w:rsid w:val="00E47B86"/>
    <w:rsid w:val="00E47E21"/>
    <w:rsid w:val="00E501F2"/>
    <w:rsid w:val="00E507F8"/>
    <w:rsid w:val="00E50893"/>
    <w:rsid w:val="00E50ABE"/>
    <w:rsid w:val="00E50DE5"/>
    <w:rsid w:val="00E50EDB"/>
    <w:rsid w:val="00E516AA"/>
    <w:rsid w:val="00E520A3"/>
    <w:rsid w:val="00E52120"/>
    <w:rsid w:val="00E5314F"/>
    <w:rsid w:val="00E533AC"/>
    <w:rsid w:val="00E53665"/>
    <w:rsid w:val="00E5376E"/>
    <w:rsid w:val="00E5389A"/>
    <w:rsid w:val="00E53A08"/>
    <w:rsid w:val="00E53D13"/>
    <w:rsid w:val="00E55484"/>
    <w:rsid w:val="00E55495"/>
    <w:rsid w:val="00E55541"/>
    <w:rsid w:val="00E55AF4"/>
    <w:rsid w:val="00E55D85"/>
    <w:rsid w:val="00E560CA"/>
    <w:rsid w:val="00E56918"/>
    <w:rsid w:val="00E571EC"/>
    <w:rsid w:val="00E57275"/>
    <w:rsid w:val="00E607F4"/>
    <w:rsid w:val="00E60E97"/>
    <w:rsid w:val="00E61001"/>
    <w:rsid w:val="00E6100B"/>
    <w:rsid w:val="00E61270"/>
    <w:rsid w:val="00E612BC"/>
    <w:rsid w:val="00E615CF"/>
    <w:rsid w:val="00E61FC6"/>
    <w:rsid w:val="00E623C9"/>
    <w:rsid w:val="00E62539"/>
    <w:rsid w:val="00E625E5"/>
    <w:rsid w:val="00E62644"/>
    <w:rsid w:val="00E6381A"/>
    <w:rsid w:val="00E63C2C"/>
    <w:rsid w:val="00E63D60"/>
    <w:rsid w:val="00E63DE3"/>
    <w:rsid w:val="00E63F1B"/>
    <w:rsid w:val="00E6431B"/>
    <w:rsid w:val="00E6452F"/>
    <w:rsid w:val="00E64835"/>
    <w:rsid w:val="00E64ABC"/>
    <w:rsid w:val="00E64C21"/>
    <w:rsid w:val="00E64E00"/>
    <w:rsid w:val="00E64E73"/>
    <w:rsid w:val="00E656D3"/>
    <w:rsid w:val="00E65772"/>
    <w:rsid w:val="00E65C1B"/>
    <w:rsid w:val="00E66F30"/>
    <w:rsid w:val="00E66F48"/>
    <w:rsid w:val="00E671F8"/>
    <w:rsid w:val="00E67428"/>
    <w:rsid w:val="00E70190"/>
    <w:rsid w:val="00E704BB"/>
    <w:rsid w:val="00E70D5A"/>
    <w:rsid w:val="00E71449"/>
    <w:rsid w:val="00E71545"/>
    <w:rsid w:val="00E71BC2"/>
    <w:rsid w:val="00E71CD7"/>
    <w:rsid w:val="00E71D01"/>
    <w:rsid w:val="00E71F38"/>
    <w:rsid w:val="00E7252A"/>
    <w:rsid w:val="00E72543"/>
    <w:rsid w:val="00E7269E"/>
    <w:rsid w:val="00E7272F"/>
    <w:rsid w:val="00E72A23"/>
    <w:rsid w:val="00E72AAC"/>
    <w:rsid w:val="00E72B8F"/>
    <w:rsid w:val="00E72C13"/>
    <w:rsid w:val="00E72DB2"/>
    <w:rsid w:val="00E72FD7"/>
    <w:rsid w:val="00E72FFE"/>
    <w:rsid w:val="00E73F2C"/>
    <w:rsid w:val="00E74062"/>
    <w:rsid w:val="00E7458A"/>
    <w:rsid w:val="00E74792"/>
    <w:rsid w:val="00E749E4"/>
    <w:rsid w:val="00E75540"/>
    <w:rsid w:val="00E75B41"/>
    <w:rsid w:val="00E75D27"/>
    <w:rsid w:val="00E75EDC"/>
    <w:rsid w:val="00E75FCE"/>
    <w:rsid w:val="00E7688A"/>
    <w:rsid w:val="00E76D26"/>
    <w:rsid w:val="00E76F8C"/>
    <w:rsid w:val="00E76FC0"/>
    <w:rsid w:val="00E7728D"/>
    <w:rsid w:val="00E7787C"/>
    <w:rsid w:val="00E77C6B"/>
    <w:rsid w:val="00E8005A"/>
    <w:rsid w:val="00E804BC"/>
    <w:rsid w:val="00E8066E"/>
    <w:rsid w:val="00E80C76"/>
    <w:rsid w:val="00E80E20"/>
    <w:rsid w:val="00E812AF"/>
    <w:rsid w:val="00E8148A"/>
    <w:rsid w:val="00E816EA"/>
    <w:rsid w:val="00E818FA"/>
    <w:rsid w:val="00E81D7D"/>
    <w:rsid w:val="00E81E11"/>
    <w:rsid w:val="00E82217"/>
    <w:rsid w:val="00E824BC"/>
    <w:rsid w:val="00E82708"/>
    <w:rsid w:val="00E828AD"/>
    <w:rsid w:val="00E829D0"/>
    <w:rsid w:val="00E837A0"/>
    <w:rsid w:val="00E83AEC"/>
    <w:rsid w:val="00E84476"/>
    <w:rsid w:val="00E84B72"/>
    <w:rsid w:val="00E84C00"/>
    <w:rsid w:val="00E85D48"/>
    <w:rsid w:val="00E86301"/>
    <w:rsid w:val="00E863E7"/>
    <w:rsid w:val="00E86ACD"/>
    <w:rsid w:val="00E86CEF"/>
    <w:rsid w:val="00E87151"/>
    <w:rsid w:val="00E87322"/>
    <w:rsid w:val="00E87CB0"/>
    <w:rsid w:val="00E87D9C"/>
    <w:rsid w:val="00E90235"/>
    <w:rsid w:val="00E902A4"/>
    <w:rsid w:val="00E904A5"/>
    <w:rsid w:val="00E914BA"/>
    <w:rsid w:val="00E92005"/>
    <w:rsid w:val="00E92123"/>
    <w:rsid w:val="00E92A25"/>
    <w:rsid w:val="00E92AC9"/>
    <w:rsid w:val="00E9308C"/>
    <w:rsid w:val="00E93423"/>
    <w:rsid w:val="00E93AD5"/>
    <w:rsid w:val="00E94006"/>
    <w:rsid w:val="00E942F1"/>
    <w:rsid w:val="00E948FA"/>
    <w:rsid w:val="00E94B61"/>
    <w:rsid w:val="00E95164"/>
    <w:rsid w:val="00E9535C"/>
    <w:rsid w:val="00E95622"/>
    <w:rsid w:val="00E956F3"/>
    <w:rsid w:val="00E9578E"/>
    <w:rsid w:val="00E95FDE"/>
    <w:rsid w:val="00E96191"/>
    <w:rsid w:val="00E963AB"/>
    <w:rsid w:val="00E96929"/>
    <w:rsid w:val="00E96A0C"/>
    <w:rsid w:val="00EA05A2"/>
    <w:rsid w:val="00EA061D"/>
    <w:rsid w:val="00EA084C"/>
    <w:rsid w:val="00EA0AAF"/>
    <w:rsid w:val="00EA0C71"/>
    <w:rsid w:val="00EA1080"/>
    <w:rsid w:val="00EA1257"/>
    <w:rsid w:val="00EA1603"/>
    <w:rsid w:val="00EA27AF"/>
    <w:rsid w:val="00EA27C6"/>
    <w:rsid w:val="00EA2BAD"/>
    <w:rsid w:val="00EA3189"/>
    <w:rsid w:val="00EA3B10"/>
    <w:rsid w:val="00EA4E18"/>
    <w:rsid w:val="00EA54BE"/>
    <w:rsid w:val="00EA566D"/>
    <w:rsid w:val="00EA5B57"/>
    <w:rsid w:val="00EA6100"/>
    <w:rsid w:val="00EA6457"/>
    <w:rsid w:val="00EA657E"/>
    <w:rsid w:val="00EA6762"/>
    <w:rsid w:val="00EA6C4B"/>
    <w:rsid w:val="00EA6E60"/>
    <w:rsid w:val="00EA6FDC"/>
    <w:rsid w:val="00EA711A"/>
    <w:rsid w:val="00EA76F1"/>
    <w:rsid w:val="00EA77D3"/>
    <w:rsid w:val="00EB057E"/>
    <w:rsid w:val="00EB0B86"/>
    <w:rsid w:val="00EB0F57"/>
    <w:rsid w:val="00EB10CA"/>
    <w:rsid w:val="00EB13B7"/>
    <w:rsid w:val="00EB180B"/>
    <w:rsid w:val="00EB1E5C"/>
    <w:rsid w:val="00EB22F2"/>
    <w:rsid w:val="00EB2914"/>
    <w:rsid w:val="00EB2BD3"/>
    <w:rsid w:val="00EB2C4F"/>
    <w:rsid w:val="00EB2D8E"/>
    <w:rsid w:val="00EB2EBE"/>
    <w:rsid w:val="00EB35A8"/>
    <w:rsid w:val="00EB3673"/>
    <w:rsid w:val="00EB38ED"/>
    <w:rsid w:val="00EB38EE"/>
    <w:rsid w:val="00EB3BF1"/>
    <w:rsid w:val="00EB4172"/>
    <w:rsid w:val="00EB43ED"/>
    <w:rsid w:val="00EB4C33"/>
    <w:rsid w:val="00EB5D5C"/>
    <w:rsid w:val="00EB5D76"/>
    <w:rsid w:val="00EB7176"/>
    <w:rsid w:val="00EC070D"/>
    <w:rsid w:val="00EC08DB"/>
    <w:rsid w:val="00EC13D4"/>
    <w:rsid w:val="00EC1825"/>
    <w:rsid w:val="00EC1A6B"/>
    <w:rsid w:val="00EC1CC7"/>
    <w:rsid w:val="00EC1D0E"/>
    <w:rsid w:val="00EC2297"/>
    <w:rsid w:val="00EC2377"/>
    <w:rsid w:val="00EC253E"/>
    <w:rsid w:val="00EC2780"/>
    <w:rsid w:val="00EC27BF"/>
    <w:rsid w:val="00EC28C3"/>
    <w:rsid w:val="00EC2A9A"/>
    <w:rsid w:val="00EC2B8E"/>
    <w:rsid w:val="00EC2D15"/>
    <w:rsid w:val="00EC3478"/>
    <w:rsid w:val="00EC3872"/>
    <w:rsid w:val="00EC3BD6"/>
    <w:rsid w:val="00EC4066"/>
    <w:rsid w:val="00EC442A"/>
    <w:rsid w:val="00EC48ED"/>
    <w:rsid w:val="00EC49EF"/>
    <w:rsid w:val="00EC4BB9"/>
    <w:rsid w:val="00EC51C1"/>
    <w:rsid w:val="00EC56A0"/>
    <w:rsid w:val="00EC61D9"/>
    <w:rsid w:val="00EC6756"/>
    <w:rsid w:val="00EC6769"/>
    <w:rsid w:val="00EC68E8"/>
    <w:rsid w:val="00EC6A58"/>
    <w:rsid w:val="00EC6E00"/>
    <w:rsid w:val="00EC700D"/>
    <w:rsid w:val="00EC747B"/>
    <w:rsid w:val="00EC7A96"/>
    <w:rsid w:val="00EC7E7E"/>
    <w:rsid w:val="00ED0A77"/>
    <w:rsid w:val="00ED132D"/>
    <w:rsid w:val="00ED15A0"/>
    <w:rsid w:val="00ED1770"/>
    <w:rsid w:val="00ED1900"/>
    <w:rsid w:val="00ED1C7D"/>
    <w:rsid w:val="00ED2ED2"/>
    <w:rsid w:val="00ED36C4"/>
    <w:rsid w:val="00ED37CE"/>
    <w:rsid w:val="00ED4226"/>
    <w:rsid w:val="00ED4883"/>
    <w:rsid w:val="00ED48D7"/>
    <w:rsid w:val="00ED4924"/>
    <w:rsid w:val="00ED4AAE"/>
    <w:rsid w:val="00ED4C21"/>
    <w:rsid w:val="00ED4E76"/>
    <w:rsid w:val="00ED5FAC"/>
    <w:rsid w:val="00ED601C"/>
    <w:rsid w:val="00ED6755"/>
    <w:rsid w:val="00ED6D61"/>
    <w:rsid w:val="00ED728B"/>
    <w:rsid w:val="00ED74E1"/>
    <w:rsid w:val="00ED7506"/>
    <w:rsid w:val="00ED7D98"/>
    <w:rsid w:val="00ED7F0F"/>
    <w:rsid w:val="00EE00C3"/>
    <w:rsid w:val="00EE1011"/>
    <w:rsid w:val="00EE101A"/>
    <w:rsid w:val="00EE103C"/>
    <w:rsid w:val="00EE11CE"/>
    <w:rsid w:val="00EE1BED"/>
    <w:rsid w:val="00EE1C7F"/>
    <w:rsid w:val="00EE1E7C"/>
    <w:rsid w:val="00EE1E9C"/>
    <w:rsid w:val="00EE222C"/>
    <w:rsid w:val="00EE2848"/>
    <w:rsid w:val="00EE29B5"/>
    <w:rsid w:val="00EE2EB8"/>
    <w:rsid w:val="00EE31A5"/>
    <w:rsid w:val="00EE3429"/>
    <w:rsid w:val="00EE3612"/>
    <w:rsid w:val="00EE39F6"/>
    <w:rsid w:val="00EE4E29"/>
    <w:rsid w:val="00EE52EF"/>
    <w:rsid w:val="00EE5754"/>
    <w:rsid w:val="00EE59FA"/>
    <w:rsid w:val="00EE5B6D"/>
    <w:rsid w:val="00EE5B7E"/>
    <w:rsid w:val="00EE6223"/>
    <w:rsid w:val="00EE6F36"/>
    <w:rsid w:val="00EE6F99"/>
    <w:rsid w:val="00EE6FDA"/>
    <w:rsid w:val="00EE7420"/>
    <w:rsid w:val="00EE7CC2"/>
    <w:rsid w:val="00EE7D04"/>
    <w:rsid w:val="00EE7DA0"/>
    <w:rsid w:val="00EF0265"/>
    <w:rsid w:val="00EF035D"/>
    <w:rsid w:val="00EF036E"/>
    <w:rsid w:val="00EF0458"/>
    <w:rsid w:val="00EF1127"/>
    <w:rsid w:val="00EF18DA"/>
    <w:rsid w:val="00EF1A4C"/>
    <w:rsid w:val="00EF1BDB"/>
    <w:rsid w:val="00EF1D43"/>
    <w:rsid w:val="00EF2973"/>
    <w:rsid w:val="00EF2B30"/>
    <w:rsid w:val="00EF2D6B"/>
    <w:rsid w:val="00EF3067"/>
    <w:rsid w:val="00EF3316"/>
    <w:rsid w:val="00EF362E"/>
    <w:rsid w:val="00EF3BC4"/>
    <w:rsid w:val="00EF4098"/>
    <w:rsid w:val="00EF4A22"/>
    <w:rsid w:val="00EF4F74"/>
    <w:rsid w:val="00EF5950"/>
    <w:rsid w:val="00EF6094"/>
    <w:rsid w:val="00EF63FE"/>
    <w:rsid w:val="00EF6695"/>
    <w:rsid w:val="00EF6C0C"/>
    <w:rsid w:val="00EF6CD6"/>
    <w:rsid w:val="00EF6DB5"/>
    <w:rsid w:val="00EF6F20"/>
    <w:rsid w:val="00EF7D08"/>
    <w:rsid w:val="00F0037C"/>
    <w:rsid w:val="00F003F7"/>
    <w:rsid w:val="00F00420"/>
    <w:rsid w:val="00F00452"/>
    <w:rsid w:val="00F00460"/>
    <w:rsid w:val="00F008D3"/>
    <w:rsid w:val="00F00C94"/>
    <w:rsid w:val="00F016B3"/>
    <w:rsid w:val="00F01CC6"/>
    <w:rsid w:val="00F020C3"/>
    <w:rsid w:val="00F024DD"/>
    <w:rsid w:val="00F024E9"/>
    <w:rsid w:val="00F0255D"/>
    <w:rsid w:val="00F02922"/>
    <w:rsid w:val="00F029BB"/>
    <w:rsid w:val="00F030C1"/>
    <w:rsid w:val="00F0393C"/>
    <w:rsid w:val="00F03DC4"/>
    <w:rsid w:val="00F04054"/>
    <w:rsid w:val="00F04108"/>
    <w:rsid w:val="00F0410E"/>
    <w:rsid w:val="00F045B0"/>
    <w:rsid w:val="00F04B3A"/>
    <w:rsid w:val="00F05332"/>
    <w:rsid w:val="00F0579D"/>
    <w:rsid w:val="00F058DC"/>
    <w:rsid w:val="00F05DCB"/>
    <w:rsid w:val="00F05E2F"/>
    <w:rsid w:val="00F05E94"/>
    <w:rsid w:val="00F06581"/>
    <w:rsid w:val="00F06967"/>
    <w:rsid w:val="00F06D54"/>
    <w:rsid w:val="00F072CE"/>
    <w:rsid w:val="00F075F7"/>
    <w:rsid w:val="00F07859"/>
    <w:rsid w:val="00F07E86"/>
    <w:rsid w:val="00F10331"/>
    <w:rsid w:val="00F10A9F"/>
    <w:rsid w:val="00F10F70"/>
    <w:rsid w:val="00F11293"/>
    <w:rsid w:val="00F114E7"/>
    <w:rsid w:val="00F117A7"/>
    <w:rsid w:val="00F11800"/>
    <w:rsid w:val="00F12036"/>
    <w:rsid w:val="00F12548"/>
    <w:rsid w:val="00F12690"/>
    <w:rsid w:val="00F12D2F"/>
    <w:rsid w:val="00F12D82"/>
    <w:rsid w:val="00F12E72"/>
    <w:rsid w:val="00F12EDF"/>
    <w:rsid w:val="00F13076"/>
    <w:rsid w:val="00F133BE"/>
    <w:rsid w:val="00F135A2"/>
    <w:rsid w:val="00F13CAE"/>
    <w:rsid w:val="00F13FBF"/>
    <w:rsid w:val="00F14989"/>
    <w:rsid w:val="00F14FCC"/>
    <w:rsid w:val="00F15D88"/>
    <w:rsid w:val="00F16342"/>
    <w:rsid w:val="00F16A56"/>
    <w:rsid w:val="00F16E09"/>
    <w:rsid w:val="00F170A5"/>
    <w:rsid w:val="00F20423"/>
    <w:rsid w:val="00F20826"/>
    <w:rsid w:val="00F20836"/>
    <w:rsid w:val="00F20D0F"/>
    <w:rsid w:val="00F20E23"/>
    <w:rsid w:val="00F21872"/>
    <w:rsid w:val="00F21FFE"/>
    <w:rsid w:val="00F22172"/>
    <w:rsid w:val="00F22689"/>
    <w:rsid w:val="00F227E9"/>
    <w:rsid w:val="00F22A6E"/>
    <w:rsid w:val="00F22A94"/>
    <w:rsid w:val="00F22D1E"/>
    <w:rsid w:val="00F23B36"/>
    <w:rsid w:val="00F23EC7"/>
    <w:rsid w:val="00F24118"/>
    <w:rsid w:val="00F24A1F"/>
    <w:rsid w:val="00F24B30"/>
    <w:rsid w:val="00F254D0"/>
    <w:rsid w:val="00F257A7"/>
    <w:rsid w:val="00F25DB1"/>
    <w:rsid w:val="00F26128"/>
    <w:rsid w:val="00F264D9"/>
    <w:rsid w:val="00F26A8B"/>
    <w:rsid w:val="00F279C5"/>
    <w:rsid w:val="00F27C15"/>
    <w:rsid w:val="00F27E0D"/>
    <w:rsid w:val="00F27FCD"/>
    <w:rsid w:val="00F30A83"/>
    <w:rsid w:val="00F31481"/>
    <w:rsid w:val="00F3155E"/>
    <w:rsid w:val="00F31865"/>
    <w:rsid w:val="00F32D27"/>
    <w:rsid w:val="00F32DC1"/>
    <w:rsid w:val="00F3324E"/>
    <w:rsid w:val="00F332F1"/>
    <w:rsid w:val="00F334FE"/>
    <w:rsid w:val="00F3397F"/>
    <w:rsid w:val="00F33C7E"/>
    <w:rsid w:val="00F354A6"/>
    <w:rsid w:val="00F35B6B"/>
    <w:rsid w:val="00F361D1"/>
    <w:rsid w:val="00F362B6"/>
    <w:rsid w:val="00F36920"/>
    <w:rsid w:val="00F36ABB"/>
    <w:rsid w:val="00F36E1C"/>
    <w:rsid w:val="00F373A6"/>
    <w:rsid w:val="00F37999"/>
    <w:rsid w:val="00F37E63"/>
    <w:rsid w:val="00F4089F"/>
    <w:rsid w:val="00F40C46"/>
    <w:rsid w:val="00F40EDB"/>
    <w:rsid w:val="00F411BB"/>
    <w:rsid w:val="00F41272"/>
    <w:rsid w:val="00F413FE"/>
    <w:rsid w:val="00F416D9"/>
    <w:rsid w:val="00F41992"/>
    <w:rsid w:val="00F41CD3"/>
    <w:rsid w:val="00F42D4F"/>
    <w:rsid w:val="00F42E85"/>
    <w:rsid w:val="00F4302A"/>
    <w:rsid w:val="00F433FA"/>
    <w:rsid w:val="00F4344D"/>
    <w:rsid w:val="00F43502"/>
    <w:rsid w:val="00F4355A"/>
    <w:rsid w:val="00F43601"/>
    <w:rsid w:val="00F43B37"/>
    <w:rsid w:val="00F446D2"/>
    <w:rsid w:val="00F448B7"/>
    <w:rsid w:val="00F451C1"/>
    <w:rsid w:val="00F4529D"/>
    <w:rsid w:val="00F45FF9"/>
    <w:rsid w:val="00F4609C"/>
    <w:rsid w:val="00F46937"/>
    <w:rsid w:val="00F47429"/>
    <w:rsid w:val="00F47626"/>
    <w:rsid w:val="00F47FC3"/>
    <w:rsid w:val="00F50252"/>
    <w:rsid w:val="00F502C3"/>
    <w:rsid w:val="00F507BD"/>
    <w:rsid w:val="00F50BC7"/>
    <w:rsid w:val="00F51D7A"/>
    <w:rsid w:val="00F524DD"/>
    <w:rsid w:val="00F526F5"/>
    <w:rsid w:val="00F5336E"/>
    <w:rsid w:val="00F535FB"/>
    <w:rsid w:val="00F53BA1"/>
    <w:rsid w:val="00F53CDA"/>
    <w:rsid w:val="00F548A7"/>
    <w:rsid w:val="00F54B7A"/>
    <w:rsid w:val="00F55EF8"/>
    <w:rsid w:val="00F566C8"/>
    <w:rsid w:val="00F56754"/>
    <w:rsid w:val="00F56823"/>
    <w:rsid w:val="00F568EE"/>
    <w:rsid w:val="00F56B9E"/>
    <w:rsid w:val="00F56D7D"/>
    <w:rsid w:val="00F57375"/>
    <w:rsid w:val="00F578CC"/>
    <w:rsid w:val="00F61668"/>
    <w:rsid w:val="00F618C9"/>
    <w:rsid w:val="00F62104"/>
    <w:rsid w:val="00F62E19"/>
    <w:rsid w:val="00F63510"/>
    <w:rsid w:val="00F637D8"/>
    <w:rsid w:val="00F6393B"/>
    <w:rsid w:val="00F64332"/>
    <w:rsid w:val="00F64377"/>
    <w:rsid w:val="00F648B9"/>
    <w:rsid w:val="00F64AC2"/>
    <w:rsid w:val="00F64DC1"/>
    <w:rsid w:val="00F65A9B"/>
    <w:rsid w:val="00F66DBD"/>
    <w:rsid w:val="00F6712F"/>
    <w:rsid w:val="00F67583"/>
    <w:rsid w:val="00F70031"/>
    <w:rsid w:val="00F703C6"/>
    <w:rsid w:val="00F7053D"/>
    <w:rsid w:val="00F70BE6"/>
    <w:rsid w:val="00F70E0F"/>
    <w:rsid w:val="00F70EC3"/>
    <w:rsid w:val="00F70EC4"/>
    <w:rsid w:val="00F70FD5"/>
    <w:rsid w:val="00F7159C"/>
    <w:rsid w:val="00F7231A"/>
    <w:rsid w:val="00F7253F"/>
    <w:rsid w:val="00F729E8"/>
    <w:rsid w:val="00F72A33"/>
    <w:rsid w:val="00F72CE6"/>
    <w:rsid w:val="00F72D60"/>
    <w:rsid w:val="00F72F67"/>
    <w:rsid w:val="00F7335B"/>
    <w:rsid w:val="00F73DF2"/>
    <w:rsid w:val="00F73F9A"/>
    <w:rsid w:val="00F74399"/>
    <w:rsid w:val="00F74444"/>
    <w:rsid w:val="00F745BE"/>
    <w:rsid w:val="00F74972"/>
    <w:rsid w:val="00F74A41"/>
    <w:rsid w:val="00F751C9"/>
    <w:rsid w:val="00F754D3"/>
    <w:rsid w:val="00F75546"/>
    <w:rsid w:val="00F75C9F"/>
    <w:rsid w:val="00F76201"/>
    <w:rsid w:val="00F76248"/>
    <w:rsid w:val="00F76666"/>
    <w:rsid w:val="00F7763F"/>
    <w:rsid w:val="00F77C9E"/>
    <w:rsid w:val="00F77D22"/>
    <w:rsid w:val="00F77D6F"/>
    <w:rsid w:val="00F77DAC"/>
    <w:rsid w:val="00F77E54"/>
    <w:rsid w:val="00F800A5"/>
    <w:rsid w:val="00F805C9"/>
    <w:rsid w:val="00F80BDA"/>
    <w:rsid w:val="00F8191E"/>
    <w:rsid w:val="00F826D8"/>
    <w:rsid w:val="00F83332"/>
    <w:rsid w:val="00F834BD"/>
    <w:rsid w:val="00F838BD"/>
    <w:rsid w:val="00F83FDA"/>
    <w:rsid w:val="00F843DC"/>
    <w:rsid w:val="00F846AF"/>
    <w:rsid w:val="00F84D45"/>
    <w:rsid w:val="00F84D58"/>
    <w:rsid w:val="00F85308"/>
    <w:rsid w:val="00F8662F"/>
    <w:rsid w:val="00F86E4A"/>
    <w:rsid w:val="00F87314"/>
    <w:rsid w:val="00F873A9"/>
    <w:rsid w:val="00F87A74"/>
    <w:rsid w:val="00F87F07"/>
    <w:rsid w:val="00F906B0"/>
    <w:rsid w:val="00F906F1"/>
    <w:rsid w:val="00F90E99"/>
    <w:rsid w:val="00F90FF7"/>
    <w:rsid w:val="00F9114E"/>
    <w:rsid w:val="00F91340"/>
    <w:rsid w:val="00F91EE6"/>
    <w:rsid w:val="00F9206D"/>
    <w:rsid w:val="00F92A59"/>
    <w:rsid w:val="00F92FC4"/>
    <w:rsid w:val="00F933F3"/>
    <w:rsid w:val="00F93865"/>
    <w:rsid w:val="00F939B5"/>
    <w:rsid w:val="00F93F46"/>
    <w:rsid w:val="00F941CE"/>
    <w:rsid w:val="00F9425B"/>
    <w:rsid w:val="00F94580"/>
    <w:rsid w:val="00F94CED"/>
    <w:rsid w:val="00F95157"/>
    <w:rsid w:val="00F95190"/>
    <w:rsid w:val="00F9561D"/>
    <w:rsid w:val="00F9598F"/>
    <w:rsid w:val="00F95CC1"/>
    <w:rsid w:val="00F95DB1"/>
    <w:rsid w:val="00F963E0"/>
    <w:rsid w:val="00F964B0"/>
    <w:rsid w:val="00F9665E"/>
    <w:rsid w:val="00F96867"/>
    <w:rsid w:val="00F96D5C"/>
    <w:rsid w:val="00F96FE4"/>
    <w:rsid w:val="00F97136"/>
    <w:rsid w:val="00F9736B"/>
    <w:rsid w:val="00FA02BC"/>
    <w:rsid w:val="00FA03B4"/>
    <w:rsid w:val="00FA0415"/>
    <w:rsid w:val="00FA0418"/>
    <w:rsid w:val="00FA05CE"/>
    <w:rsid w:val="00FA08EF"/>
    <w:rsid w:val="00FA0F77"/>
    <w:rsid w:val="00FA14D2"/>
    <w:rsid w:val="00FA16C3"/>
    <w:rsid w:val="00FA1980"/>
    <w:rsid w:val="00FA2859"/>
    <w:rsid w:val="00FA2CC0"/>
    <w:rsid w:val="00FA2FF5"/>
    <w:rsid w:val="00FA33A1"/>
    <w:rsid w:val="00FA34CC"/>
    <w:rsid w:val="00FA3B43"/>
    <w:rsid w:val="00FA4F4D"/>
    <w:rsid w:val="00FA5836"/>
    <w:rsid w:val="00FA6299"/>
    <w:rsid w:val="00FA652A"/>
    <w:rsid w:val="00FA6CBD"/>
    <w:rsid w:val="00FA6D7A"/>
    <w:rsid w:val="00FA6DD8"/>
    <w:rsid w:val="00FA7748"/>
    <w:rsid w:val="00FB0B67"/>
    <w:rsid w:val="00FB0F83"/>
    <w:rsid w:val="00FB1050"/>
    <w:rsid w:val="00FB14AB"/>
    <w:rsid w:val="00FB1B39"/>
    <w:rsid w:val="00FB1BC5"/>
    <w:rsid w:val="00FB248F"/>
    <w:rsid w:val="00FB2B41"/>
    <w:rsid w:val="00FB3425"/>
    <w:rsid w:val="00FB3786"/>
    <w:rsid w:val="00FB3B13"/>
    <w:rsid w:val="00FB3FC2"/>
    <w:rsid w:val="00FB4520"/>
    <w:rsid w:val="00FB4598"/>
    <w:rsid w:val="00FB45E0"/>
    <w:rsid w:val="00FB4BC5"/>
    <w:rsid w:val="00FB517E"/>
    <w:rsid w:val="00FB58F2"/>
    <w:rsid w:val="00FB5CE6"/>
    <w:rsid w:val="00FB64A8"/>
    <w:rsid w:val="00FB6A69"/>
    <w:rsid w:val="00FB6D09"/>
    <w:rsid w:val="00FB6E70"/>
    <w:rsid w:val="00FB6EA4"/>
    <w:rsid w:val="00FB77D3"/>
    <w:rsid w:val="00FB7836"/>
    <w:rsid w:val="00FB7A59"/>
    <w:rsid w:val="00FC12C1"/>
    <w:rsid w:val="00FC1BA4"/>
    <w:rsid w:val="00FC20D6"/>
    <w:rsid w:val="00FC2434"/>
    <w:rsid w:val="00FC2758"/>
    <w:rsid w:val="00FC299B"/>
    <w:rsid w:val="00FC332B"/>
    <w:rsid w:val="00FC3FE0"/>
    <w:rsid w:val="00FC4623"/>
    <w:rsid w:val="00FC46EC"/>
    <w:rsid w:val="00FC4B49"/>
    <w:rsid w:val="00FC4C20"/>
    <w:rsid w:val="00FC4F2B"/>
    <w:rsid w:val="00FC52DB"/>
    <w:rsid w:val="00FC57AC"/>
    <w:rsid w:val="00FC5DEA"/>
    <w:rsid w:val="00FC5F65"/>
    <w:rsid w:val="00FC6345"/>
    <w:rsid w:val="00FC685C"/>
    <w:rsid w:val="00FC6C31"/>
    <w:rsid w:val="00FC7471"/>
    <w:rsid w:val="00FC7911"/>
    <w:rsid w:val="00FC7CE4"/>
    <w:rsid w:val="00FD024C"/>
    <w:rsid w:val="00FD069F"/>
    <w:rsid w:val="00FD0CF3"/>
    <w:rsid w:val="00FD114F"/>
    <w:rsid w:val="00FD1596"/>
    <w:rsid w:val="00FD2C49"/>
    <w:rsid w:val="00FD2FAD"/>
    <w:rsid w:val="00FD375F"/>
    <w:rsid w:val="00FD3DEA"/>
    <w:rsid w:val="00FD4122"/>
    <w:rsid w:val="00FD44F2"/>
    <w:rsid w:val="00FD4ECF"/>
    <w:rsid w:val="00FD5224"/>
    <w:rsid w:val="00FD53B3"/>
    <w:rsid w:val="00FD5ED1"/>
    <w:rsid w:val="00FD627E"/>
    <w:rsid w:val="00FD6653"/>
    <w:rsid w:val="00FD6778"/>
    <w:rsid w:val="00FD71D7"/>
    <w:rsid w:val="00FD74FB"/>
    <w:rsid w:val="00FD7529"/>
    <w:rsid w:val="00FD7C10"/>
    <w:rsid w:val="00FD7D8D"/>
    <w:rsid w:val="00FE0156"/>
    <w:rsid w:val="00FE0F52"/>
    <w:rsid w:val="00FE1513"/>
    <w:rsid w:val="00FE1D3C"/>
    <w:rsid w:val="00FE1DA1"/>
    <w:rsid w:val="00FE2880"/>
    <w:rsid w:val="00FE29F6"/>
    <w:rsid w:val="00FE2AB0"/>
    <w:rsid w:val="00FE2CBC"/>
    <w:rsid w:val="00FE2FC1"/>
    <w:rsid w:val="00FE323B"/>
    <w:rsid w:val="00FE34C6"/>
    <w:rsid w:val="00FE491F"/>
    <w:rsid w:val="00FE503E"/>
    <w:rsid w:val="00FE527B"/>
    <w:rsid w:val="00FE62F4"/>
    <w:rsid w:val="00FE641D"/>
    <w:rsid w:val="00FE66E8"/>
    <w:rsid w:val="00FE6D43"/>
    <w:rsid w:val="00FE7447"/>
    <w:rsid w:val="00FE74BF"/>
    <w:rsid w:val="00FE74F2"/>
    <w:rsid w:val="00FE7B8A"/>
    <w:rsid w:val="00FE7F07"/>
    <w:rsid w:val="00FF0552"/>
    <w:rsid w:val="00FF090F"/>
    <w:rsid w:val="00FF0B1F"/>
    <w:rsid w:val="00FF1D95"/>
    <w:rsid w:val="00FF1EA8"/>
    <w:rsid w:val="00FF28EC"/>
    <w:rsid w:val="00FF2A6E"/>
    <w:rsid w:val="00FF2B30"/>
    <w:rsid w:val="00FF3A30"/>
    <w:rsid w:val="00FF413B"/>
    <w:rsid w:val="00FF44D1"/>
    <w:rsid w:val="00FF465F"/>
    <w:rsid w:val="00FF489D"/>
    <w:rsid w:val="00FF4B9E"/>
    <w:rsid w:val="00FF4EDB"/>
    <w:rsid w:val="00FF582B"/>
    <w:rsid w:val="00FF601D"/>
    <w:rsid w:val="00FF6178"/>
    <w:rsid w:val="00FF6355"/>
    <w:rsid w:val="00FF67A3"/>
    <w:rsid w:val="00FF6D0C"/>
    <w:rsid w:val="00FF73EB"/>
    <w:rsid w:val="00FF79A4"/>
    <w:rsid w:val="00FF7A7D"/>
    <w:rsid w:val="00FF7B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F171F9"/>
  <w15:docId w15:val="{B55E4450-F279-43FC-AFC9-84C51395A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360"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355F4"/>
    <w:pPr>
      <w:jc w:val="both"/>
    </w:pPr>
    <w:rPr>
      <w:sz w:val="24"/>
    </w:rPr>
  </w:style>
  <w:style w:type="paragraph" w:styleId="Heading1">
    <w:name w:val="heading 1"/>
    <w:basedOn w:val="Normal"/>
    <w:next w:val="Normal"/>
    <w:link w:val="Heading1Char"/>
    <w:uiPriority w:val="9"/>
    <w:qFormat/>
    <w:rsid w:val="00B25ACA"/>
    <w:pPr>
      <w:keepNext/>
      <w:keepLines/>
      <w:spacing w:before="480" w:after="0"/>
      <w:jc w:val="center"/>
      <w:outlineLvl w:val="0"/>
    </w:pPr>
    <w:rPr>
      <w:rFonts w:asciiTheme="majorHAnsi" w:eastAsiaTheme="majorEastAsia" w:hAnsiTheme="majorHAnsi" w:cstheme="majorBidi"/>
      <w:b/>
      <w:bCs/>
      <w:color w:val="365F91" w:themeColor="accent1" w:themeShade="BF"/>
      <w:sz w:val="32"/>
      <w:szCs w:val="28"/>
    </w:rPr>
  </w:style>
  <w:style w:type="paragraph" w:styleId="Heading2">
    <w:name w:val="heading 2"/>
    <w:basedOn w:val="Normal"/>
    <w:next w:val="Normal"/>
    <w:link w:val="Heading2Char"/>
    <w:uiPriority w:val="9"/>
    <w:unhideWhenUsed/>
    <w:qFormat/>
    <w:rsid w:val="00CF24B9"/>
    <w:pPr>
      <w:keepNext/>
      <w:keepLines/>
      <w:spacing w:before="200" w:after="0"/>
      <w:outlineLvl w:val="1"/>
    </w:pPr>
    <w:rPr>
      <w:rFonts w:asciiTheme="majorHAnsi" w:eastAsiaTheme="majorEastAsia" w:hAnsiTheme="majorHAnsi" w:cstheme="majorBidi"/>
      <w:b/>
      <w:bCs/>
      <w:color w:val="4F81BD" w:themeColor="accent1"/>
      <w:sz w:val="28"/>
      <w:szCs w:val="26"/>
    </w:rPr>
  </w:style>
  <w:style w:type="paragraph" w:styleId="Heading3">
    <w:name w:val="heading 3"/>
    <w:basedOn w:val="Normal"/>
    <w:next w:val="Normal"/>
    <w:link w:val="Heading3Char"/>
    <w:uiPriority w:val="9"/>
    <w:unhideWhenUsed/>
    <w:qFormat/>
    <w:rsid w:val="00D675C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6078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D66BA"/>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25508"/>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A76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7696"/>
  </w:style>
  <w:style w:type="paragraph" w:styleId="Footer">
    <w:name w:val="footer"/>
    <w:basedOn w:val="Normal"/>
    <w:link w:val="FooterChar"/>
    <w:uiPriority w:val="99"/>
    <w:unhideWhenUsed/>
    <w:rsid w:val="005A76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7696"/>
  </w:style>
  <w:style w:type="character" w:customStyle="1" w:styleId="Heading1Char">
    <w:name w:val="Heading 1 Char"/>
    <w:basedOn w:val="DefaultParagraphFont"/>
    <w:link w:val="Heading1"/>
    <w:uiPriority w:val="9"/>
    <w:rsid w:val="00B25ACA"/>
    <w:rPr>
      <w:rFonts w:asciiTheme="majorHAnsi" w:eastAsiaTheme="majorEastAsia" w:hAnsiTheme="majorHAnsi" w:cstheme="majorBidi"/>
      <w:b/>
      <w:bCs/>
      <w:color w:val="365F91" w:themeColor="accent1" w:themeShade="BF"/>
      <w:sz w:val="32"/>
      <w:szCs w:val="28"/>
    </w:rPr>
  </w:style>
  <w:style w:type="paragraph" w:styleId="Title">
    <w:name w:val="Title"/>
    <w:basedOn w:val="Normal"/>
    <w:next w:val="Normal"/>
    <w:link w:val="TitleChar"/>
    <w:uiPriority w:val="10"/>
    <w:qFormat/>
    <w:rsid w:val="00B623D9"/>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23D9"/>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203B91"/>
    <w:rPr>
      <w:b/>
      <w:bCs/>
    </w:rPr>
  </w:style>
  <w:style w:type="character" w:customStyle="1" w:styleId="Heading2Char">
    <w:name w:val="Heading 2 Char"/>
    <w:basedOn w:val="DefaultParagraphFont"/>
    <w:link w:val="Heading2"/>
    <w:uiPriority w:val="9"/>
    <w:rsid w:val="00CF24B9"/>
    <w:rPr>
      <w:rFonts w:asciiTheme="majorHAnsi" w:eastAsiaTheme="majorEastAsia" w:hAnsiTheme="majorHAnsi" w:cstheme="majorBidi"/>
      <w:b/>
      <w:bCs/>
      <w:color w:val="4F81BD" w:themeColor="accent1"/>
      <w:sz w:val="28"/>
      <w:szCs w:val="26"/>
    </w:rPr>
  </w:style>
  <w:style w:type="paragraph" w:customStyle="1" w:styleId="TitlePage">
    <w:name w:val="TitlePage"/>
    <w:basedOn w:val="Normal"/>
    <w:link w:val="TitlePageChar"/>
    <w:qFormat/>
    <w:rsid w:val="00B623D9"/>
    <w:pPr>
      <w:jc w:val="center"/>
    </w:pPr>
  </w:style>
  <w:style w:type="paragraph" w:customStyle="1" w:styleId="WordCount">
    <w:name w:val="WordCount"/>
    <w:basedOn w:val="Normal"/>
    <w:link w:val="WordCountChar"/>
    <w:qFormat/>
    <w:rsid w:val="00AA3551"/>
    <w:pPr>
      <w:jc w:val="right"/>
    </w:pPr>
  </w:style>
  <w:style w:type="character" w:customStyle="1" w:styleId="TitlePageChar">
    <w:name w:val="TitlePage Char"/>
    <w:basedOn w:val="DefaultParagraphFont"/>
    <w:link w:val="TitlePage"/>
    <w:rsid w:val="00B623D9"/>
    <w:rPr>
      <w:sz w:val="24"/>
    </w:rPr>
  </w:style>
  <w:style w:type="paragraph" w:styleId="ListParagraph">
    <w:name w:val="List Paragraph"/>
    <w:basedOn w:val="Normal"/>
    <w:uiPriority w:val="34"/>
    <w:qFormat/>
    <w:rsid w:val="0084566F"/>
    <w:pPr>
      <w:ind w:left="720"/>
      <w:contextualSpacing/>
    </w:pPr>
  </w:style>
  <w:style w:type="character" w:customStyle="1" w:styleId="WordCountChar">
    <w:name w:val="WordCount Char"/>
    <w:basedOn w:val="DefaultParagraphFont"/>
    <w:link w:val="WordCount"/>
    <w:rsid w:val="00AA3551"/>
    <w:rPr>
      <w:sz w:val="24"/>
    </w:rPr>
  </w:style>
  <w:style w:type="paragraph" w:customStyle="1" w:styleId="Default">
    <w:name w:val="Default"/>
    <w:rsid w:val="0084566F"/>
    <w:pPr>
      <w:autoSpaceDE w:val="0"/>
      <w:autoSpaceDN w:val="0"/>
      <w:adjustRightInd w:val="0"/>
      <w:spacing w:after="0" w:line="240" w:lineRule="auto"/>
    </w:pPr>
    <w:rPr>
      <w:rFonts w:ascii="Arial" w:hAnsi="Arial" w:cs="Arial"/>
      <w:color w:val="000000"/>
      <w:sz w:val="24"/>
      <w:szCs w:val="24"/>
    </w:rPr>
  </w:style>
  <w:style w:type="paragraph" w:styleId="TOCHeading">
    <w:name w:val="TOC Heading"/>
    <w:basedOn w:val="Heading1"/>
    <w:next w:val="Normal"/>
    <w:uiPriority w:val="39"/>
    <w:semiHidden/>
    <w:unhideWhenUsed/>
    <w:qFormat/>
    <w:rsid w:val="00CA19A8"/>
    <w:pPr>
      <w:spacing w:line="276" w:lineRule="auto"/>
      <w:jc w:val="left"/>
      <w:outlineLvl w:val="9"/>
    </w:pPr>
    <w:rPr>
      <w:sz w:val="28"/>
      <w:lang w:val="en-US" w:eastAsia="ja-JP"/>
    </w:rPr>
  </w:style>
  <w:style w:type="paragraph" w:styleId="TOC1">
    <w:name w:val="toc 1"/>
    <w:basedOn w:val="Normal"/>
    <w:next w:val="Normal"/>
    <w:autoRedefine/>
    <w:uiPriority w:val="39"/>
    <w:unhideWhenUsed/>
    <w:rsid w:val="00CA19A8"/>
    <w:pPr>
      <w:spacing w:after="100"/>
    </w:pPr>
  </w:style>
  <w:style w:type="paragraph" w:styleId="TOC2">
    <w:name w:val="toc 2"/>
    <w:basedOn w:val="Normal"/>
    <w:next w:val="Normal"/>
    <w:autoRedefine/>
    <w:uiPriority w:val="39"/>
    <w:unhideWhenUsed/>
    <w:rsid w:val="00CA19A8"/>
    <w:pPr>
      <w:spacing w:after="100"/>
      <w:ind w:left="240"/>
    </w:pPr>
  </w:style>
  <w:style w:type="character" w:styleId="Hyperlink">
    <w:name w:val="Hyperlink"/>
    <w:basedOn w:val="DefaultParagraphFont"/>
    <w:uiPriority w:val="99"/>
    <w:unhideWhenUsed/>
    <w:rsid w:val="00CA19A8"/>
    <w:rPr>
      <w:color w:val="0000FF" w:themeColor="hyperlink"/>
      <w:u w:val="single"/>
    </w:rPr>
  </w:style>
  <w:style w:type="paragraph" w:styleId="BalloonText">
    <w:name w:val="Balloon Text"/>
    <w:basedOn w:val="Normal"/>
    <w:link w:val="BalloonTextChar"/>
    <w:uiPriority w:val="99"/>
    <w:semiHidden/>
    <w:unhideWhenUsed/>
    <w:rsid w:val="00CA1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19A8"/>
    <w:rPr>
      <w:rFonts w:ascii="Tahoma" w:hAnsi="Tahoma" w:cs="Tahoma"/>
      <w:sz w:val="16"/>
      <w:szCs w:val="16"/>
    </w:rPr>
  </w:style>
  <w:style w:type="character" w:customStyle="1" w:styleId="Heading3Char">
    <w:name w:val="Heading 3 Char"/>
    <w:basedOn w:val="DefaultParagraphFont"/>
    <w:link w:val="Heading3"/>
    <w:uiPriority w:val="9"/>
    <w:rsid w:val="00D675C6"/>
    <w:rPr>
      <w:rFonts w:asciiTheme="majorHAnsi" w:eastAsiaTheme="majorEastAsia" w:hAnsiTheme="majorHAnsi" w:cstheme="majorBidi"/>
      <w:b/>
      <w:bCs/>
      <w:color w:val="4F81BD" w:themeColor="accent1"/>
      <w:sz w:val="24"/>
    </w:rPr>
  </w:style>
  <w:style w:type="paragraph" w:styleId="TOC3">
    <w:name w:val="toc 3"/>
    <w:basedOn w:val="Normal"/>
    <w:next w:val="Normal"/>
    <w:autoRedefine/>
    <w:uiPriority w:val="39"/>
    <w:unhideWhenUsed/>
    <w:rsid w:val="00E07FA3"/>
    <w:pPr>
      <w:spacing w:after="100"/>
      <w:ind w:left="480"/>
    </w:pPr>
  </w:style>
  <w:style w:type="character" w:customStyle="1" w:styleId="Heading4Char">
    <w:name w:val="Heading 4 Char"/>
    <w:basedOn w:val="DefaultParagraphFont"/>
    <w:link w:val="Heading4"/>
    <w:uiPriority w:val="9"/>
    <w:rsid w:val="0096078F"/>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rsid w:val="001D66BA"/>
    <w:rPr>
      <w:rFonts w:asciiTheme="majorHAnsi" w:eastAsiaTheme="majorEastAsia" w:hAnsiTheme="majorHAnsi" w:cstheme="majorBidi"/>
      <w:color w:val="243F60" w:themeColor="accent1" w:themeShade="7F"/>
      <w:sz w:val="24"/>
    </w:rPr>
  </w:style>
  <w:style w:type="paragraph" w:customStyle="1" w:styleId="Code">
    <w:name w:val="Code"/>
    <w:basedOn w:val="Normal"/>
    <w:link w:val="CodeChar"/>
    <w:qFormat/>
    <w:rsid w:val="00E047A5"/>
    <w:pPr>
      <w:spacing w:line="240" w:lineRule="auto"/>
    </w:pPr>
    <w:rPr>
      <w:rFonts w:ascii="Times New Roman" w:hAnsi="Times New Roman" w:cs="Times New Roman"/>
    </w:rPr>
  </w:style>
  <w:style w:type="table" w:styleId="TableGrid">
    <w:name w:val="Table Grid"/>
    <w:basedOn w:val="TableNormal"/>
    <w:uiPriority w:val="39"/>
    <w:rsid w:val="00155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Char">
    <w:name w:val="Code Char"/>
    <w:basedOn w:val="DefaultParagraphFont"/>
    <w:link w:val="Code"/>
    <w:rsid w:val="00E047A5"/>
    <w:rPr>
      <w:rFonts w:ascii="Times New Roman" w:hAnsi="Times New Roman" w:cs="Times New Roman"/>
      <w:sz w:val="24"/>
    </w:rPr>
  </w:style>
  <w:style w:type="table" w:styleId="LightList">
    <w:name w:val="Light List"/>
    <w:basedOn w:val="TableNormal"/>
    <w:uiPriority w:val="61"/>
    <w:rsid w:val="004761E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FigureLegends">
    <w:name w:val="FigureLegends"/>
    <w:basedOn w:val="Normal"/>
    <w:link w:val="FigureLegendsChar"/>
    <w:qFormat/>
    <w:rsid w:val="00EF035D"/>
    <w:pPr>
      <w:spacing w:line="240" w:lineRule="auto"/>
      <w:contextualSpacing/>
    </w:pPr>
  </w:style>
  <w:style w:type="paragraph" w:customStyle="1" w:styleId="FigureHeadings">
    <w:name w:val="FigureHeadings"/>
    <w:basedOn w:val="Heading5"/>
    <w:link w:val="FigureHeadingsChar"/>
    <w:qFormat/>
    <w:rsid w:val="00AF3384"/>
    <w:rPr>
      <w:color w:val="4F81BD" w:themeColor="accent1"/>
    </w:rPr>
  </w:style>
  <w:style w:type="character" w:customStyle="1" w:styleId="FigureLegendsChar">
    <w:name w:val="FigureLegends Char"/>
    <w:basedOn w:val="DefaultParagraphFont"/>
    <w:link w:val="FigureLegends"/>
    <w:rsid w:val="00EF035D"/>
    <w:rPr>
      <w:sz w:val="24"/>
    </w:rPr>
  </w:style>
  <w:style w:type="character" w:customStyle="1" w:styleId="FigureHeadingsChar">
    <w:name w:val="FigureHeadings Char"/>
    <w:basedOn w:val="Heading5Char"/>
    <w:link w:val="FigureHeadings"/>
    <w:rsid w:val="00AF3384"/>
    <w:rPr>
      <w:rFonts w:asciiTheme="majorHAnsi" w:eastAsiaTheme="majorEastAsia" w:hAnsiTheme="majorHAnsi" w:cstheme="majorBidi"/>
      <w:color w:val="4F81BD" w:themeColor="accent1"/>
      <w:sz w:val="24"/>
    </w:rPr>
  </w:style>
  <w:style w:type="paragraph" w:customStyle="1" w:styleId="TableHeading">
    <w:name w:val="TableHeading"/>
    <w:basedOn w:val="Normal"/>
    <w:link w:val="TableHeadingChar"/>
    <w:rsid w:val="008221DC"/>
    <w:pPr>
      <w:spacing w:after="0" w:line="240" w:lineRule="auto"/>
    </w:pPr>
  </w:style>
  <w:style w:type="character" w:customStyle="1" w:styleId="TableHeadingChar">
    <w:name w:val="TableHeading Char"/>
    <w:basedOn w:val="DefaultParagraphFont"/>
    <w:link w:val="TableHeading"/>
    <w:rsid w:val="008221DC"/>
    <w:rPr>
      <w:sz w:val="24"/>
    </w:rPr>
  </w:style>
  <w:style w:type="paragraph" w:styleId="NoSpacing">
    <w:name w:val="No Spacing"/>
    <w:uiPriority w:val="1"/>
    <w:qFormat/>
    <w:rsid w:val="008E0E63"/>
    <w:pPr>
      <w:spacing w:after="0" w:line="240" w:lineRule="auto"/>
      <w:jc w:val="both"/>
    </w:pPr>
    <w:rPr>
      <w:sz w:val="24"/>
    </w:rPr>
  </w:style>
  <w:style w:type="paragraph" w:customStyle="1" w:styleId="Equations">
    <w:name w:val="Equations"/>
    <w:basedOn w:val="Normal"/>
    <w:link w:val="EquationsChar"/>
    <w:qFormat/>
    <w:rsid w:val="000F4279"/>
    <w:pPr>
      <w:jc w:val="right"/>
    </w:pPr>
    <w:rPr>
      <w:rFonts w:eastAsiaTheme="minorEastAsia"/>
    </w:rPr>
  </w:style>
  <w:style w:type="character" w:styleId="PlaceholderText">
    <w:name w:val="Placeholder Text"/>
    <w:basedOn w:val="DefaultParagraphFont"/>
    <w:uiPriority w:val="99"/>
    <w:semiHidden/>
    <w:rsid w:val="00A311B6"/>
    <w:rPr>
      <w:color w:val="808080"/>
    </w:rPr>
  </w:style>
  <w:style w:type="character" w:customStyle="1" w:styleId="EquationsChar">
    <w:name w:val="Equations Char"/>
    <w:basedOn w:val="DefaultParagraphFont"/>
    <w:link w:val="Equations"/>
    <w:rsid w:val="000F4279"/>
    <w:rPr>
      <w:rFonts w:eastAsiaTheme="minorEastAsia"/>
      <w:sz w:val="24"/>
    </w:rPr>
  </w:style>
  <w:style w:type="paragraph" w:styleId="NormalWeb">
    <w:name w:val="Normal (Web)"/>
    <w:basedOn w:val="Normal"/>
    <w:uiPriority w:val="99"/>
    <w:semiHidden/>
    <w:unhideWhenUsed/>
    <w:rsid w:val="00AB5672"/>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customStyle="1" w:styleId="TableHeadings">
    <w:name w:val="TableHeadings"/>
    <w:basedOn w:val="Heading5"/>
    <w:link w:val="TableHeadingsChar"/>
    <w:qFormat/>
    <w:rsid w:val="007845BC"/>
    <w:rPr>
      <w:color w:val="365F91" w:themeColor="accent1" w:themeShade="BF"/>
    </w:rPr>
  </w:style>
  <w:style w:type="character" w:customStyle="1" w:styleId="TableHeadingsChar">
    <w:name w:val="TableHeadings Char"/>
    <w:basedOn w:val="DefaultParagraphFont"/>
    <w:link w:val="TableHeadings"/>
    <w:rsid w:val="007845BC"/>
    <w:rPr>
      <w:rFonts w:asciiTheme="majorHAnsi" w:eastAsiaTheme="majorEastAsia" w:hAnsiTheme="majorHAnsi" w:cstheme="majorBidi"/>
      <w:color w:val="365F91" w:themeColor="accent1" w:themeShade="BF"/>
      <w:sz w:val="24"/>
    </w:rPr>
  </w:style>
  <w:style w:type="character" w:styleId="BookTitle">
    <w:name w:val="Book Title"/>
    <w:uiPriority w:val="33"/>
    <w:qFormat/>
    <w:rsid w:val="00021602"/>
  </w:style>
  <w:style w:type="character" w:customStyle="1" w:styleId="Heading6Char">
    <w:name w:val="Heading 6 Char"/>
    <w:basedOn w:val="DefaultParagraphFont"/>
    <w:link w:val="Heading6"/>
    <w:uiPriority w:val="9"/>
    <w:rsid w:val="00D25508"/>
    <w:rPr>
      <w:rFonts w:asciiTheme="majorHAnsi" w:eastAsiaTheme="majorEastAsia" w:hAnsiTheme="majorHAnsi" w:cstheme="majorBidi"/>
      <w:color w:val="243F60"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723968">
      <w:bodyDiv w:val="1"/>
      <w:marLeft w:val="0"/>
      <w:marRight w:val="0"/>
      <w:marTop w:val="0"/>
      <w:marBottom w:val="0"/>
      <w:divBdr>
        <w:top w:val="none" w:sz="0" w:space="0" w:color="auto"/>
        <w:left w:val="none" w:sz="0" w:space="0" w:color="auto"/>
        <w:bottom w:val="none" w:sz="0" w:space="0" w:color="auto"/>
        <w:right w:val="none" w:sz="0" w:space="0" w:color="auto"/>
      </w:divBdr>
    </w:div>
    <w:div w:id="320617737">
      <w:bodyDiv w:val="1"/>
      <w:marLeft w:val="0"/>
      <w:marRight w:val="0"/>
      <w:marTop w:val="0"/>
      <w:marBottom w:val="0"/>
      <w:divBdr>
        <w:top w:val="none" w:sz="0" w:space="0" w:color="auto"/>
        <w:left w:val="none" w:sz="0" w:space="0" w:color="auto"/>
        <w:bottom w:val="none" w:sz="0" w:space="0" w:color="auto"/>
        <w:right w:val="none" w:sz="0" w:space="0" w:color="auto"/>
      </w:divBdr>
    </w:div>
    <w:div w:id="428355862">
      <w:bodyDiv w:val="1"/>
      <w:marLeft w:val="0"/>
      <w:marRight w:val="0"/>
      <w:marTop w:val="0"/>
      <w:marBottom w:val="0"/>
      <w:divBdr>
        <w:top w:val="none" w:sz="0" w:space="0" w:color="auto"/>
        <w:left w:val="none" w:sz="0" w:space="0" w:color="auto"/>
        <w:bottom w:val="none" w:sz="0" w:space="0" w:color="auto"/>
        <w:right w:val="none" w:sz="0" w:space="0" w:color="auto"/>
      </w:divBdr>
    </w:div>
    <w:div w:id="712464725">
      <w:bodyDiv w:val="1"/>
      <w:marLeft w:val="0"/>
      <w:marRight w:val="0"/>
      <w:marTop w:val="0"/>
      <w:marBottom w:val="0"/>
      <w:divBdr>
        <w:top w:val="none" w:sz="0" w:space="0" w:color="auto"/>
        <w:left w:val="none" w:sz="0" w:space="0" w:color="auto"/>
        <w:bottom w:val="none" w:sz="0" w:space="0" w:color="auto"/>
        <w:right w:val="none" w:sz="0" w:space="0" w:color="auto"/>
      </w:divBdr>
    </w:div>
    <w:div w:id="1009218501">
      <w:bodyDiv w:val="1"/>
      <w:marLeft w:val="0"/>
      <w:marRight w:val="0"/>
      <w:marTop w:val="0"/>
      <w:marBottom w:val="0"/>
      <w:divBdr>
        <w:top w:val="none" w:sz="0" w:space="0" w:color="auto"/>
        <w:left w:val="none" w:sz="0" w:space="0" w:color="auto"/>
        <w:bottom w:val="none" w:sz="0" w:space="0" w:color="auto"/>
        <w:right w:val="none" w:sz="0" w:space="0" w:color="auto"/>
      </w:divBdr>
    </w:div>
    <w:div w:id="1017537615">
      <w:bodyDiv w:val="1"/>
      <w:marLeft w:val="0"/>
      <w:marRight w:val="0"/>
      <w:marTop w:val="0"/>
      <w:marBottom w:val="0"/>
      <w:divBdr>
        <w:top w:val="none" w:sz="0" w:space="0" w:color="auto"/>
        <w:left w:val="none" w:sz="0" w:space="0" w:color="auto"/>
        <w:bottom w:val="none" w:sz="0" w:space="0" w:color="auto"/>
        <w:right w:val="none" w:sz="0" w:space="0" w:color="auto"/>
      </w:divBdr>
    </w:div>
    <w:div w:id="1662276194">
      <w:bodyDiv w:val="1"/>
      <w:marLeft w:val="0"/>
      <w:marRight w:val="0"/>
      <w:marTop w:val="0"/>
      <w:marBottom w:val="0"/>
      <w:divBdr>
        <w:top w:val="none" w:sz="0" w:space="0" w:color="auto"/>
        <w:left w:val="none" w:sz="0" w:space="0" w:color="auto"/>
        <w:bottom w:val="none" w:sz="0" w:space="0" w:color="auto"/>
        <w:right w:val="none" w:sz="0" w:space="0" w:color="auto"/>
      </w:divBdr>
    </w:div>
    <w:div w:id="1774471274">
      <w:bodyDiv w:val="1"/>
      <w:marLeft w:val="0"/>
      <w:marRight w:val="0"/>
      <w:marTop w:val="0"/>
      <w:marBottom w:val="0"/>
      <w:divBdr>
        <w:top w:val="none" w:sz="0" w:space="0" w:color="auto"/>
        <w:left w:val="none" w:sz="0" w:space="0" w:color="auto"/>
        <w:bottom w:val="none" w:sz="0" w:space="0" w:color="auto"/>
        <w:right w:val="none" w:sz="0" w:space="0" w:color="auto"/>
      </w:divBdr>
    </w:div>
    <w:div w:id="180639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97A754-3622-40CA-840F-2F906F5C8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Pages>
  <Words>6518</Words>
  <Characters>37155</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dc:creator>
  <cp:lastModifiedBy>Sara R</cp:lastModifiedBy>
  <cp:revision>8</cp:revision>
  <cp:lastPrinted>2016-03-01T13:03:00Z</cp:lastPrinted>
  <dcterms:created xsi:type="dcterms:W3CDTF">2016-03-30T14:40:00Z</dcterms:created>
  <dcterms:modified xsi:type="dcterms:W3CDTF">2016-03-30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ramrey@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